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r w:rsidR="00E512ED">
        <w:t>Hormones,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50BB6BE6"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t>Introduction</w:t>
      </w:r>
    </w:p>
    <w:p w14:paraId="37809EDB" w14:textId="21339D5A"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EB2B16">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EB2B16">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0D564698"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EB2B16">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r w:rsidR="00865166">
        <w:t xml:space="preserve">leptin </w:t>
      </w:r>
      <w:r w:rsidR="00865166">
        <w:fldChar w:fldCharType="begin" w:fldLock="1"/>
      </w:r>
      <w:r w:rsidR="00EB2B16">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id" : "ITEM-2", "itemData" : { "DOI" : "10.1210/jc.2006-1390", "ISSN" : "0021-972X", "PMID" : "17179198", "abstract" : "OBJECTIVE: Our objective was to examine serum leptin prospectively as a predictor of weight and body fat growth in children at high risk for adult obesity. We hypothesized that leptin measurements would be positively associated with increased growth of adipose tissue because children with high baseline leptin for their body fat mass have greater leptin resistance and thus would have greater susceptibility to weight gain.\n\nMETHODS: Children ages 6-12 yr at high risk for adult obesity because of early-onset childhood overweight and/or parental overweight were recruited from 1996-2004. Growth in body mass index (BMI) was studied in 197 children, and growth in total body fat mass was examined in 149 children over an average follow-up interval of 4.4 yr (range, 1-8 yr). Longitudinal analyses accounted for sex, race, socioeconomic status, initial body composition, age, skeletal age, and physical activity and included all available interim visits for each individual so that a total of 982 subject visits were included in the analysis.\n\nRESULTS: At baseline, 43% of children studied were overweight (BMI &gt; or = 95th percentile); during follow-up, an additional 14% became overweight. Independent of initial body composition, baseline leptin was a statistically significant positive predictor of increased BMI (P = 0.0147) and increased total body fat mass (P &lt; 0.007).\n\nCONCLUSIONS: High serum leptin, independent of body fat, may be an indicator of increased leptin resistance, which predisposes children at high risk for adult obesity to somewhat greater growth in weight and body fat during childhood.", "author" : [ { "dropping-particle" : "", "family" : "Fleisch", "given" : "Abby F", "non-dropping-particle" : "", "parse-names" : false, "suffix" : "" }, { "dropping-particle" : "", "family" : "Agarwal", "given" : "Neha", "non-dropping-particle" : "", "parse-names" : false, "suffix" : "" }, { "dropping-particle" : "", "family" : "Roberts", "given" : "Mary D", "non-dropping-particle" : "", "parse-names" : false, "suffix" : "" }, { "dropping-particle" : "", "family" : "Han", "given" : "Joan C", "non-dropping-particle" : "", "parse-names" : false, "suffix" : "" }, { "dropping-particle" : "", "family" : "Theim", "given" : "Kelly R", "non-dropping-particle" : "", "parse-names" : false, "suffix" : "" }, { "dropping-particle" : "", "family" : "Vexler", "given" : "Albert", "non-dropping-particle" : "", "parse-names" : false, "suffix" : "" }, { "dropping-particle" : "", "family" : "Troendle", "given" : "James", "non-dropping-particle" : "", "parse-names" : false, "suffix" : "" }, { "dropping-particle" : "", "family" : "Yanovski", "given" : "Susan Z", "non-dropping-particle" : "", "parse-names" : false, "suffix" : "" }, { "dropping-particle" : "", "family" : "Yanovski", "given" : "Jack a", "non-dropping-particle" : "", "parse-names" : false, "suffix" : "" } ], "container-title" : "The Journal of clinical endocrinology and metabolism", "id" : "ITEM-2", "issue" : "3", "issued" : { "date-parts" : [ [ "2007", "3" ] ] }, "page" : "948-54", "title" : "Influence of serum leptin on weight and body fat growth in children at high risk for adult obesity.", "type" : "article-journal", "volume" : "92" }, "uris" : [ "http://www.mendeley.com/documents/?uuid=b8c55584-e591-4426-827d-56dae107f548" ] } ], "mendeley" : { "previouslyFormattedCitation" : "[5, 6]" }, "properties" : { "noteIndex" : 0 }, "schema" : "https://github.com/citation-style-language/schema/raw/master/csl-citation.json" }</w:instrText>
      </w:r>
      <w:r w:rsidR="00865166">
        <w:fldChar w:fldCharType="separate"/>
      </w:r>
      <w:r w:rsidR="00EB2B16" w:rsidRPr="00EB2B16">
        <w:rPr>
          <w:noProof/>
        </w:rPr>
        <w:t>[5, 6]</w:t>
      </w:r>
      <w:r w:rsidR="00865166">
        <w:fldChar w:fldCharType="end"/>
      </w:r>
      <w:r w:rsidR="00865166">
        <w:t xml:space="preserve">, adolescent weight </w:t>
      </w:r>
      <w:r w:rsidR="00865166">
        <w:fldChar w:fldCharType="begin" w:fldLock="1"/>
      </w:r>
      <w:r w:rsidR="00EB2B16">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7]" }, "properties" : { "noteIndex" : 0 }, "schema" : "https://github.com/citation-style-language/schema/raw/master/csl-citation.json" }</w:instrText>
      </w:r>
      <w:r w:rsidR="00865166">
        <w:fldChar w:fldCharType="separate"/>
      </w:r>
      <w:r w:rsidR="00EB2B16" w:rsidRPr="00EB2B16">
        <w:rPr>
          <w:noProof/>
        </w:rPr>
        <w:t>[7]</w:t>
      </w:r>
      <w:r w:rsidR="00865166">
        <w:fldChar w:fldCharType="end"/>
      </w:r>
      <w:r w:rsidR="00865166">
        <w:t xml:space="preserve"> and binge eating </w:t>
      </w:r>
      <w:r w:rsidR="00B12DDE">
        <w:fldChar w:fldCharType="begin" w:fldLock="1"/>
      </w:r>
      <w:r w:rsidR="00EB2B16">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7, 8]" }, "properties" : { "noteIndex" : 0 }, "schema" : "https://github.com/citation-style-language/schema/raw/master/csl-citation.json" }</w:instrText>
      </w:r>
      <w:r w:rsidR="00B12DDE">
        <w:fldChar w:fldCharType="separate"/>
      </w:r>
      <w:r w:rsidR="00EB2B16" w:rsidRPr="00EB2B16">
        <w:rPr>
          <w:noProof/>
        </w:rPr>
        <w:t>[7, 8]</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04798CAD"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EB2B16">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9, 10]" }, "properties" : { "noteIndex" : 0 }, "schema" : "https://github.com/citation-style-language/schema/raw/master/csl-citation.json" }</w:instrText>
      </w:r>
      <w:r w:rsidR="00D031F1">
        <w:fldChar w:fldCharType="separate"/>
      </w:r>
      <w:r w:rsidR="00EB2B16" w:rsidRPr="00EB2B16">
        <w:rPr>
          <w:noProof/>
        </w:rPr>
        <w:t>[9, 10]</w:t>
      </w:r>
      <w:r w:rsidR="00D031F1">
        <w:fldChar w:fldCharType="end"/>
      </w:r>
      <w:r w:rsidR="00B12DDE">
        <w:t>.  A previous</w:t>
      </w:r>
      <w:r w:rsidR="00C47379">
        <w:t xml:space="preserve"> study identified variable responses to weight gain in inbred C57BL/6J mice and suggested that this was established early in life, shortly after weaning </w:t>
      </w:r>
      <w:r w:rsidR="00C47379">
        <w:fldChar w:fldCharType="begin" w:fldLock="1"/>
      </w:r>
      <w:r w:rsidR="00EB2B16">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1]" }, "properties" : { "noteIndex" : 0 }, "schema" : "https://github.com/citation-style-language/schema/raw/master/csl-citation.json" }</w:instrText>
      </w:r>
      <w:r w:rsidR="00C47379">
        <w:fldChar w:fldCharType="separate"/>
      </w:r>
      <w:r w:rsidR="00EB2B16" w:rsidRPr="00EB2B16">
        <w:rPr>
          <w:noProof/>
        </w:rPr>
        <w:t>[11]</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obesogenic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66BA7862"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and ob/ob</w:t>
      </w:r>
      <w:r w:rsidR="008E754F">
        <w:t xml:space="preserve"> </w:t>
      </w:r>
      <w:r w:rsidR="008E754F" w:rsidRPr="008E754F">
        <w:rPr>
          <w:i/>
        </w:rPr>
        <w:t>(Lep</w:t>
      </w:r>
      <w:r w:rsidR="008E754F" w:rsidRPr="008E754F">
        <w:rPr>
          <w:i/>
          <w:vertAlign w:val="superscript"/>
        </w:rPr>
        <w:t>ob/ob</w:t>
      </w:r>
      <w:r w:rsidR="008E754F">
        <w:t xml:space="preserve">) </w:t>
      </w:r>
      <w:r w:rsidR="00B547BC">
        <w:t xml:space="preserve"> mic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r w:rsidR="005A3A52">
        <w:t>NCD</w:t>
      </w:r>
      <w:r w:rsidR="00BE6CB2">
        <w:t xml:space="preserve"> (</w:t>
      </w:r>
      <w:r w:rsidR="00261841">
        <w:t>8640 Teklad Rodent Diet)</w:t>
      </w:r>
      <w:r>
        <w:t xml:space="preserve"> was provided by the University of Tennessee Health Science Center Laboratory Animal Care Unit  (Memphis, TN) and the University of Michigan Animal Care Facility (Ann Arbor, MI). </w:t>
      </w:r>
      <w:r w:rsidR="005A3A52">
        <w:t>HFD</w:t>
      </w:r>
      <w:r>
        <w:t xml:space="preserve"> (D12451) and </w:t>
      </w:r>
      <w:r w:rsidR="005A3A52">
        <w:t>CD</w:t>
      </w:r>
      <w:r>
        <w:t xml:space="preserve"> (D12450H) were purchased from Research Diets (New Brunswick, NJ) and stored at 4°C until use. </w:t>
      </w:r>
      <w:r w:rsidR="00760733">
        <w:t xml:space="preserve">The composition of these diets are presented in Table 1.  Note that there are seasonal variations in the composition of the Teklad diet, and therefore these numbers are reasonable estimates on a batch to batch basis.  </w:t>
      </w:r>
      <w:r>
        <w:t xml:space="preserve">Blood glucose levels were measured using an OneTouch Ultra 2 Glucometer and OneTouch Ultra Test Strips. </w:t>
      </w:r>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t>Animal Housing</w:t>
      </w:r>
    </w:p>
    <w:p w14:paraId="7CA7AF90" w14:textId="5EFA86B0"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r w:rsidR="00AC1581">
        <w:t xml:space="preserve"> For the ~215 day ol</w:t>
      </w:r>
      <w:r w:rsidR="00C10601">
        <w:t>d mouse cohort shown in Figure 2</w:t>
      </w:r>
      <w:r w:rsidR="00AC1581">
        <w:t>A, these mice were maintained on NCD for a longer duration than other cohorts, before fasting responses were measured.</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5725CB11"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r w:rsidR="005F1777">
        <w:t xml:space="preserve"> For re-feeding experiments, the indicated food was re-administered to fasted animals for 6 hours </w:t>
      </w:r>
      <w:r w:rsidR="005F1777" w:rsidRPr="005F1777">
        <w:rPr>
          <w:i/>
        </w:rPr>
        <w:t>ad libitum</w:t>
      </w:r>
      <w:r w:rsidR="005F1777">
        <w:t xml:space="preserve"> along with water.</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t>Hormones and Glucose Measurements</w:t>
      </w:r>
    </w:p>
    <w:p w14:paraId="1C7D4A79" w14:textId="72378F43" w:rsidR="00A708F6" w:rsidRPr="00EE4EEA" w:rsidRDefault="00A708F6" w:rsidP="00235AFE">
      <w:pPr>
        <w:spacing w:line="480" w:lineRule="auto"/>
      </w:pPr>
      <w:r>
        <w:t xml:space="preserve">Serum hormone levels were measured using a Bio-Plex Pro Mouse Diabetes Panel 8-Plex kit (#171-F7001M) on a Luminex 100/200 Plate reader with xPONENT software. Bio-Plex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Blood glucose levels were taken from all experimental mice after 16 hours of fasting pre-diet and post-diet, while refed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062EF1BE" w:rsidR="00A708F6" w:rsidRDefault="00A708F6" w:rsidP="00235AFE">
      <w:pPr>
        <w:spacing w:line="480" w:lineRule="auto"/>
      </w:pPr>
      <w:r>
        <w:t xml:space="preserve">All statistical analyses were performed using R version 3.0.2 </w:t>
      </w:r>
      <w:r w:rsidR="00B96C88">
        <w:fldChar w:fldCharType="begin" w:fldLock="1"/>
      </w:r>
      <w:r w:rsidR="00EB2B16">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2]" }, "properties" : { "noteIndex" : 0 }, "schema" : "https://github.com/citation-style-language/schema/raw/master/csl-citation.json" }</w:instrText>
      </w:r>
      <w:r w:rsidR="00B96C88">
        <w:fldChar w:fldCharType="separate"/>
      </w:r>
      <w:r w:rsidR="00EB2B16" w:rsidRPr="00EB2B16">
        <w:rPr>
          <w:noProof/>
        </w:rPr>
        <w:t>[12]</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EB2B16">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3]" }, "properties" : { "noteIndex" : 0 }, "schema" : "https://github.com/citation-style-language/schema/raw/master/csl-citation.json" }</w:instrText>
      </w:r>
      <w:r w:rsidR="00B96C88">
        <w:fldChar w:fldCharType="separate"/>
      </w:r>
      <w:r w:rsidR="00EB2B16" w:rsidRPr="00EB2B16">
        <w:rPr>
          <w:noProof/>
        </w:rPr>
        <w:t>[13]</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Dunnett’s test on the mixed effects models using the multcomp package (version</w:t>
      </w:r>
      <w:r w:rsidR="0040433C">
        <w:t xml:space="preserve"> 1.3-2</w:t>
      </w:r>
      <w:r>
        <w:t xml:space="preserve"> </w:t>
      </w:r>
      <w:r w:rsidR="00B96C88">
        <w:fldChar w:fldCharType="begin" w:fldLock="1"/>
      </w:r>
      <w:r w:rsidR="00EB2B16">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4]" }, "properties" : { "noteIndex" : 0 }, "schema" : "https://github.com/citation-style-language/schema/raw/master/csl-citation.json" }</w:instrText>
      </w:r>
      <w:r w:rsidR="00B96C88">
        <w:fldChar w:fldCharType="separate"/>
      </w:r>
      <w:r w:rsidR="00EB2B16" w:rsidRPr="00EB2B16">
        <w:rPr>
          <w:noProof/>
        </w:rPr>
        <w:t>[14]</w:t>
      </w:r>
      <w:r w:rsidR="00B96C88">
        <w:fldChar w:fldCharType="end"/>
      </w:r>
      <w:r>
        <w:t>).</w:t>
      </w:r>
    </w:p>
    <w:p w14:paraId="329D3DFA" w14:textId="77777777" w:rsidR="00A708F6" w:rsidRDefault="00A708F6" w:rsidP="00235AFE">
      <w:pPr>
        <w:spacing w:line="480" w:lineRule="auto"/>
      </w:pPr>
    </w:p>
    <w:p w14:paraId="02919AED" w14:textId="071CDDBB" w:rsidR="001D0CDB" w:rsidRDefault="00C779AF" w:rsidP="00235AFE">
      <w:pPr>
        <w:spacing w:line="480" w:lineRule="auto"/>
      </w:pPr>
      <w:r>
        <w:t xml:space="preserve">Correlations were determined using </w:t>
      </w:r>
      <w:r w:rsidR="006D4086">
        <w:t>Spearman’s rho</w:t>
      </w:r>
      <w:r w:rsidR="00A708F6">
        <w:t xml:space="preserve"> </w:t>
      </w:r>
      <w:r w:rsidR="006D4086">
        <w:t xml:space="preserve">after </w:t>
      </w:r>
      <w:r>
        <w:t>testing whether the covariates were normally distributed</w:t>
      </w:r>
      <w:r w:rsidR="006D4086">
        <w:t xml:space="preserve"> (Shapiro-Wilk test p&lt;0.05)</w:t>
      </w:r>
      <w:r w:rsidR="00A708F6">
        <w:t xml:space="preserve">.  </w:t>
      </w:r>
      <w:r w:rsidR="008E560D">
        <w:t>For potential</w:t>
      </w:r>
      <w:r w:rsidR="001F6C0C">
        <w:t xml:space="preserve"> correlates of weight gain, p-values were adjusted for multiple observations by the method of Benjamini and Hochberg </w:t>
      </w:r>
      <w:r w:rsidR="00B60E3C">
        <w:fldChar w:fldCharType="begin" w:fldLock="1"/>
      </w:r>
      <w:r w:rsidR="00EB2B16">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7]" }, "properties" : { "noteIndex" : 0 }, "schema" : "https://github.com/citation-style-language/schema/raw/master/csl-citation.json" }</w:instrText>
      </w:r>
      <w:r w:rsidR="00B60E3C">
        <w:fldChar w:fldCharType="separate"/>
      </w:r>
      <w:r w:rsidR="00EB2B16" w:rsidRPr="00EB2B16">
        <w:rPr>
          <w:noProof/>
        </w:rPr>
        <w:t>[17]</w:t>
      </w:r>
      <w:r w:rsidR="00B60E3C">
        <w:fldChar w:fldCharType="end"/>
      </w:r>
      <w:r w:rsidR="001F6C0C">
        <w:t xml:space="preserve">.  </w:t>
      </w:r>
      <w:r w:rsidR="00857677" w:rsidRPr="00857677">
        <w:t xml:space="preserve">When a difference or correlation was observed to be significant (or not to be significant) over multiple combined cohorts of mice we also examined each of these cohorts separately.  If the combined trend agreed with </w:t>
      </w:r>
      <w:r w:rsidR="008431A4">
        <w:t>all</w:t>
      </w:r>
      <w:r w:rsidR="00F951A0">
        <w:t xml:space="preserve"> </w:t>
      </w:r>
      <w:r w:rsidR="00857677" w:rsidRPr="00857677">
        <w:t>of these cohorts</w:t>
      </w:r>
      <w:r w:rsidR="008431A4">
        <w:t xml:space="preserve"> independently</w:t>
      </w:r>
      <w:r w:rsidR="00857677" w:rsidRPr="00857677">
        <w:t xml:space="preserve">, we used the combined groups with its increased statistical power.  If there was not agreement in </w:t>
      </w:r>
      <w:r w:rsidR="008431A4">
        <w:t>all</w:t>
      </w:r>
      <w:r w:rsidR="00857677" w:rsidRPr="00857677">
        <w:t xml:space="preserve"> cohorts we do not report this effect as significant, even if the comb</w:t>
      </w:r>
      <w:r w:rsidR="00857677">
        <w:t>ined analysis suggested it was.</w:t>
      </w:r>
    </w:p>
    <w:p w14:paraId="0DC91316" w14:textId="77777777" w:rsidR="001D0CDB" w:rsidRDefault="001D0CDB" w:rsidP="00235AFE">
      <w:pPr>
        <w:spacing w:line="480" w:lineRule="auto"/>
      </w:pPr>
    </w:p>
    <w:p w14:paraId="555F6594" w14:textId="2117134C" w:rsidR="00A708F6" w:rsidRPr="007E009E" w:rsidRDefault="00A708F6" w:rsidP="00235AFE">
      <w:pPr>
        <w:spacing w:line="480" w:lineRule="auto"/>
      </w:pPr>
      <w:r>
        <w:t>For examining effects of the three dietary treatments, we first performed an ANOVA</w:t>
      </w:r>
      <w:r w:rsidR="00477C1C">
        <w:t xml:space="preserve"> or Kruskal-Wallis test, depending on whether the data were normally distributed (p&gt;0.05 by Shapiro-Wilk Test).  If</w:t>
      </w:r>
      <w:r>
        <w:t xml:space="preserve"> that was significant</w:t>
      </w:r>
      <w:r w:rsidR="005A3A52">
        <w:t>,</w:t>
      </w:r>
      <w:r>
        <w:t xml:space="preserve"> a Tukey post-hoc test </w:t>
      </w:r>
      <w:r w:rsidR="00477C1C">
        <w:t>or pairwise Wilcoxon Rank Sum Tests were</w:t>
      </w:r>
      <w:r>
        <w:t xml:space="preserve"> </w:t>
      </w:r>
      <w:r w:rsidR="007137E7">
        <w:t>used</w:t>
      </w:r>
      <w:r>
        <w:t xml:space="preserve">. </w:t>
      </w:r>
      <w:r w:rsidR="00350E61">
        <w:t xml:space="preserve">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on either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04B12827"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decrease</w:t>
      </w:r>
      <w:r w:rsidR="000F51BF">
        <w:t>d</w:t>
      </w:r>
      <w:r w:rsidR="00FE33C2">
        <w:t xml:space="preserve"> </w:t>
      </w:r>
      <w:r w:rsidR="00235AFE">
        <w:t xml:space="preserve">even </w:t>
      </w:r>
      <w:r w:rsidR="00FE33C2">
        <w:t xml:space="preserve">as the mice gained weight.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but</w:t>
      </w:r>
      <w:r w:rsidR="000B7258">
        <w:t xml:space="preserve"> </w:t>
      </w:r>
      <w:r w:rsidR="000F400E">
        <w:t>2.0</w:t>
      </w:r>
      <w:r w:rsidR="00451ED8">
        <w:t xml:space="preserve">  </w:t>
      </w:r>
      <w:r w:rsidR="000B7258">
        <w:t>kcal/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0F400E">
        <w:t xml:space="preserve">1.1 g/mouse/day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1B13BA"/>
    <w:p w14:paraId="2A87AD1E" w14:textId="051D9842" w:rsidR="00696479" w:rsidRDefault="004A3389" w:rsidP="00235AFE">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refed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w:t>
      </w:r>
      <w:r w:rsidR="00867408">
        <w:t>were detected</w:t>
      </w:r>
      <w:r w:rsidR="00C6702E">
        <w:t xml:space="preserve"> between </w:t>
      </w:r>
      <w:r w:rsidR="00980536">
        <w:t>several</w:t>
      </w:r>
      <w:r w:rsidR="00C6702E">
        <w:t xml:space="preserve"> hormones (</w:t>
      </w:r>
      <w:r w:rsidR="00654902">
        <w:t>r</w:t>
      </w:r>
      <w:r w:rsidR="00C6702E">
        <w:t>esistin</w:t>
      </w:r>
      <w:r w:rsidR="0083433C">
        <w:t xml:space="preserve">, </w:t>
      </w:r>
      <w:r w:rsidR="004225D6">
        <w:t xml:space="preserve">total </w:t>
      </w:r>
      <w:r w:rsidR="00654902">
        <w:t>g</w:t>
      </w:r>
      <w:r w:rsidR="0083433C">
        <w:t>hrelin</w:t>
      </w:r>
      <w:r w:rsidR="003C4A14">
        <w:t>, GLP-1</w:t>
      </w:r>
      <w:r w:rsidR="0083433C">
        <w:t xml:space="preserve"> and </w:t>
      </w:r>
      <w:r w:rsidR="00654902">
        <w:t>leptin</w:t>
      </w:r>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FE3253">
        <w:t xml:space="preserve">for resistin and leptin </w:t>
      </w:r>
      <w:r w:rsidR="0019180D">
        <w:fldChar w:fldCharType="begin" w:fldLock="1"/>
      </w:r>
      <w:r w:rsidR="00EB2B16">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8, 19]" }, "properties" : { "noteIndex" : 0 }, "schema" : "https://github.com/citation-style-language/schema/raw/master/csl-citation.json" }</w:instrText>
      </w:r>
      <w:r w:rsidR="0019180D">
        <w:fldChar w:fldCharType="separate"/>
      </w:r>
      <w:r w:rsidR="00EB2B16" w:rsidRPr="00EB2B16">
        <w:rPr>
          <w:noProof/>
        </w:rPr>
        <w:t>[18, 19]</w:t>
      </w:r>
      <w:r w:rsidR="0019180D">
        <w:fldChar w:fldCharType="end"/>
      </w:r>
      <w:r w:rsidR="0019180D">
        <w:t>.</w:t>
      </w:r>
      <w:r w:rsidR="00CD0C14">
        <w:t xml:space="preserve">  </w:t>
      </w:r>
      <w:r w:rsidR="005E01E6">
        <w:t>Futhermore, the fasting/</w:t>
      </w:r>
      <w:r w:rsidR="00356657">
        <w:t>re-feeding</w:t>
      </w:r>
      <w:r w:rsidR="005E01E6">
        <w:t xml:space="preserve"> responses (decreases in total ghrelin, glucagon, GLP-1 and increases with insulin) are consistent with previous data, supportive of a normal fasting response </w:t>
      </w:r>
      <w:r w:rsidR="00F5171A">
        <w:fldChar w:fldCharType="begin" w:fldLock="1"/>
      </w:r>
      <w:r w:rsidR="00EB2B16">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20\u201323]" }, "properties" : { "noteIndex" : 0 }, "schema" : "https://github.com/citation-style-language/schema/raw/master/csl-citation.json" }</w:instrText>
      </w:r>
      <w:r w:rsidR="00F5171A">
        <w:fldChar w:fldCharType="separate"/>
      </w:r>
      <w:r w:rsidR="00EB2B16" w:rsidRPr="00EB2B16">
        <w:rPr>
          <w:noProof/>
        </w:rPr>
        <w:t>[20–23]</w:t>
      </w:r>
      <w:r w:rsidR="00F5171A">
        <w:fldChar w:fldCharType="end"/>
      </w:r>
      <w:r w:rsidR="005E01E6">
        <w:t xml:space="preserve">.  </w:t>
      </w:r>
      <w:r w:rsidR="00CD0C14">
        <w:t>Based on these data, the hormonal responses in these 16h fasted mice appear normal.</w:t>
      </w:r>
    </w:p>
    <w:p w14:paraId="32091318" w14:textId="77777777" w:rsidR="00696479" w:rsidRDefault="00922A4E" w:rsidP="00235AFE">
      <w:pPr>
        <w:pStyle w:val="Heading2"/>
        <w:spacing w:line="480" w:lineRule="auto"/>
      </w:pPr>
      <w:r>
        <w:t>Predictors of Weight Gain</w:t>
      </w:r>
    </w:p>
    <w:p w14:paraId="212E463A" w14:textId="326A2CDE"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C10601">
        <w:t>1</w:t>
      </w:r>
      <w:r w:rsidR="007E1355">
        <w:t>A</w:t>
      </w:r>
      <w:r w:rsidR="00A13CB4">
        <w:t xml:space="preserve"> and B)</w:t>
      </w:r>
      <w:r w:rsidR="00341DE9">
        <w:t xml:space="preserve">. We observed no </w:t>
      </w:r>
      <w:r w:rsidR="00A20612">
        <w:t xml:space="preserve">significant </w:t>
      </w:r>
      <w:r w:rsidR="00341DE9">
        <w:t xml:space="preserve">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w:t>
      </w:r>
      <w:r w:rsidR="00A20612">
        <w:t>089</w:t>
      </w:r>
      <w:r w:rsidR="00280E83">
        <w:t>, R</w:t>
      </w:r>
      <w:r w:rsidR="00A20612">
        <w:t>ho</w:t>
      </w:r>
      <w:r w:rsidR="00280E83">
        <w:rPr>
          <w:vertAlign w:val="superscript"/>
        </w:rPr>
        <w:t>2</w:t>
      </w:r>
      <w:r w:rsidR="00280E83">
        <w:t>=0.</w:t>
      </w:r>
      <w:r w:rsidR="00A20612">
        <w:t>12</w:t>
      </w:r>
      <w:r w:rsidR="00341DE9">
        <w:t>) and percent weight gain (</w:t>
      </w:r>
      <w:r w:rsidR="007E1355">
        <w:t>p=</w:t>
      </w:r>
      <w:r w:rsidR="00280E83">
        <w:t>0.</w:t>
      </w:r>
      <w:r w:rsidR="00A20612">
        <w:t>89</w:t>
      </w:r>
      <w:r w:rsidR="00280E83">
        <w:t>, R</w:t>
      </w:r>
      <w:r w:rsidR="00A20612">
        <w:t>ho</w:t>
      </w:r>
      <w:r w:rsidR="00280E83">
        <w:rPr>
          <w:vertAlign w:val="superscript"/>
        </w:rPr>
        <w:t>2</w:t>
      </w:r>
      <w:r w:rsidR="00280E83">
        <w:t>=0.00</w:t>
      </w:r>
      <w:r w:rsidR="00A20612">
        <w:t>08</w:t>
      </w:r>
      <w:r w:rsidR="00341DE9">
        <w:t>)</w:t>
      </w:r>
      <w:r w:rsidR="007E1355">
        <w:t xml:space="preserve"> for HFD fed animals</w:t>
      </w:r>
      <w:r w:rsidR="00341DE9">
        <w:t>.</w:t>
      </w:r>
      <w:r w:rsidR="00A20612">
        <w:t xml:space="preserve">  We also did not observe any correlation for between initial weight and weight gain for NCD or CD fed animals.</w:t>
      </w:r>
      <w:r w:rsidR="00280E83">
        <w:t xml:space="preserve"> </w:t>
      </w:r>
    </w:p>
    <w:p w14:paraId="0FA73CA4" w14:textId="77777777" w:rsidR="00195F04" w:rsidRDefault="00195F04" w:rsidP="00235AFE">
      <w:pPr>
        <w:spacing w:line="480" w:lineRule="auto"/>
      </w:pPr>
    </w:p>
    <w:p w14:paraId="561CA808" w14:textId="49294DF4"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diets,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t>
      </w:r>
      <w:r w:rsidR="00730887">
        <w:t xml:space="preserve">either percent or absolute </w:t>
      </w:r>
      <w:r w:rsidR="00B85291">
        <w:t xml:space="preserve">weight gain in both </w:t>
      </w:r>
      <w:r w:rsidR="00A13CB4">
        <w:t>HFD</w:t>
      </w:r>
      <w:r w:rsidR="00B85291">
        <w:t xml:space="preserve"> and </w:t>
      </w:r>
      <w:r w:rsidR="00A13CB4">
        <w:t>CD</w:t>
      </w:r>
      <w:r w:rsidR="00B85291">
        <w:t xml:space="preserve"> fed mice (</w:t>
      </w:r>
      <w:r>
        <w:t xml:space="preserve">Figure </w:t>
      </w:r>
      <w:r w:rsidR="00C10601">
        <w:t>1</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r w:rsidRPr="0089466A">
        <w:t>in its cage. To test this we looked at the mice which are the 5 heaviest from our</w:t>
      </w:r>
    </w:p>
    <w:p w14:paraId="6400DF14" w14:textId="7BC8359C" w:rsidR="0091217D" w:rsidRDefault="0089466A" w:rsidP="00235AFE">
      <w:pPr>
        <w:spacing w:line="480" w:lineRule="auto"/>
      </w:pPr>
      <w:r w:rsidRPr="0089466A">
        <w:t>data</w:t>
      </w:r>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that cage </w:t>
      </w:r>
      <w:r w:rsidR="008F6215">
        <w:t>mice any heavier</w:t>
      </w:r>
      <w:r w:rsidR="00623191">
        <w:t>.</w:t>
      </w:r>
    </w:p>
    <w:p w14:paraId="107AE83F" w14:textId="77777777" w:rsidR="0091217D" w:rsidRDefault="0091217D" w:rsidP="00235AFE">
      <w:pPr>
        <w:pStyle w:val="Heading2"/>
        <w:spacing w:line="480" w:lineRule="auto"/>
      </w:pPr>
      <w:r>
        <w:t>Fasting Response Predicts Weight Gain</w:t>
      </w:r>
    </w:p>
    <w:p w14:paraId="43135B22" w14:textId="25C4ABC8" w:rsidR="00C779AF"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w:t>
      </w:r>
      <w:r w:rsidR="0052115C">
        <w:t>diet induced obesity</w:t>
      </w:r>
      <w:r>
        <w:t xml:space="preserve">. </w:t>
      </w:r>
      <w:r w:rsidR="00065CCA">
        <w:t xml:space="preserve">To do this, we deprived mice of food for 16h both before the dietary intervention, and after it.  </w:t>
      </w:r>
      <w:r w:rsidR="000A02BC">
        <w:t xml:space="preserve">Fasting </w:t>
      </w:r>
      <w:r w:rsidR="00C078B6">
        <w:t>responses</w:t>
      </w:r>
      <w:r w:rsidR="00C779AF">
        <w:t xml:space="preserve">, as measured by </w:t>
      </w:r>
      <w:r w:rsidR="0046010F">
        <w:t xml:space="preserve">either absolute or </w:t>
      </w:r>
      <w:r w:rsidR="00C779AF">
        <w:t>percent reductions in body weight</w:t>
      </w:r>
      <w:r w:rsidR="00C078B6">
        <w:t xml:space="preserve"> </w:t>
      </w:r>
      <w:r w:rsidR="00DB3A5C">
        <w:t xml:space="preserve">were </w:t>
      </w:r>
      <w:r w:rsidR="00986895">
        <w:t>stable</w:t>
      </w:r>
      <w:r>
        <w:t xml:space="preserve"> </w:t>
      </w:r>
      <w:r w:rsidR="000A02BC">
        <w:t xml:space="preserve">within </w:t>
      </w:r>
      <w:r w:rsidR="00986895">
        <w:t xml:space="preserve">NCD fed </w:t>
      </w:r>
      <w:r w:rsidR="000A02BC">
        <w:t xml:space="preserve">male </w:t>
      </w:r>
      <w:r w:rsidR="00B05EA2">
        <w:t>C57BL</w:t>
      </w:r>
      <w:r w:rsidR="00DB3A5C">
        <w:t>/</w:t>
      </w:r>
      <w:r w:rsidR="00B05EA2">
        <w:t>6J mice over time (</w:t>
      </w:r>
      <w:r>
        <w:t xml:space="preserve">Figure </w:t>
      </w:r>
      <w:r w:rsidR="00C10601">
        <w:t>2</w:t>
      </w:r>
      <w:r>
        <w:t>A</w:t>
      </w:r>
      <w:r w:rsidR="0059233A">
        <w:t>, Rho</w:t>
      </w:r>
      <w:r w:rsidR="0059233A">
        <w:rPr>
          <w:vertAlign w:val="superscript"/>
        </w:rPr>
        <w:t>2</w:t>
      </w:r>
      <w:r w:rsidR="0046010F">
        <w:t>&lt;</w:t>
      </w:r>
      <w:r w:rsidR="0059233A">
        <w:t>0.02, p</w:t>
      </w:r>
      <w:r w:rsidR="0046010F">
        <w:t>&gt;</w:t>
      </w:r>
      <w:r w:rsidR="0059233A">
        <w:t>0.26</w:t>
      </w:r>
      <w:r w:rsidR="00B05EA2">
        <w:t xml:space="preserve">), </w:t>
      </w:r>
      <w:r w:rsidR="00C779AF">
        <w:t xml:space="preserve">and </w:t>
      </w:r>
      <w:r w:rsidR="003A4EED">
        <w:t xml:space="preserve">only </w:t>
      </w:r>
      <w:r w:rsidR="00C779AF">
        <w:t>weakly correlated</w:t>
      </w:r>
      <w:r w:rsidR="00623191">
        <w:t xml:space="preserve"> with </w:t>
      </w:r>
      <w:r w:rsidR="00C779AF">
        <w:t xml:space="preserve">the </w:t>
      </w:r>
      <w:r w:rsidR="00623191">
        <w:t xml:space="preserve">pre-diet weight </w:t>
      </w:r>
      <w:r w:rsidR="00C779AF">
        <w:t>fasting responses</w:t>
      </w:r>
      <w:r w:rsidR="00623191">
        <w:t xml:space="preserve"> within mice</w:t>
      </w:r>
      <w:r w:rsidR="0046010F">
        <w:t xml:space="preserve"> in either relative or absolute terms</w:t>
      </w:r>
      <w:r w:rsidR="00623191" w:rsidRPr="00235AFE">
        <w:rPr>
          <w:rStyle w:val="CommentReference"/>
        </w:rPr>
        <w:t xml:space="preserve"> </w:t>
      </w:r>
      <w:r w:rsidR="004A14E1">
        <w:t xml:space="preserve">(Figure </w:t>
      </w:r>
      <w:r w:rsidR="00C10601">
        <w:t>2</w:t>
      </w:r>
      <w:r w:rsidR="004A14E1">
        <w:t>B</w:t>
      </w:r>
      <w:r w:rsidR="00C779AF">
        <w:t>, Rho</w:t>
      </w:r>
      <w:r w:rsidR="00C779AF">
        <w:rPr>
          <w:vertAlign w:val="superscript"/>
        </w:rPr>
        <w:t>2</w:t>
      </w:r>
      <w:r w:rsidR="0046010F">
        <w:t>&lt;0.12</w:t>
      </w:r>
      <w:r w:rsidR="00C779AF">
        <w:t>, p</w:t>
      </w:r>
      <w:r w:rsidR="0046010F">
        <w:t>&lt;</w:t>
      </w:r>
      <w:r w:rsidR="00C779AF">
        <w:t>0.019 for HFD and Rho</w:t>
      </w:r>
      <w:r w:rsidR="00C779AF" w:rsidRPr="00C779AF">
        <w:rPr>
          <w:vertAlign w:val="superscript"/>
        </w:rPr>
        <w:t>2</w:t>
      </w:r>
      <w:r w:rsidR="0046010F">
        <w:t>&lt;</w:t>
      </w:r>
      <w:r w:rsidR="0059233A">
        <w:t>0.</w:t>
      </w:r>
      <w:r w:rsidR="0046010F">
        <w:t>153</w:t>
      </w:r>
      <w:r w:rsidR="00C779AF">
        <w:t>,p</w:t>
      </w:r>
      <w:r w:rsidR="0046010F">
        <w:t>&lt;</w:t>
      </w:r>
      <w:r w:rsidR="00C779AF">
        <w:t>0.0</w:t>
      </w:r>
      <w:r w:rsidR="00DD2B73">
        <w:t>31</w:t>
      </w:r>
      <w:r w:rsidR="00C779AF">
        <w:t xml:space="preserve"> for CD</w:t>
      </w:r>
      <w:r w:rsidR="004A14E1">
        <w:t xml:space="preserve">).  </w:t>
      </w:r>
    </w:p>
    <w:p w14:paraId="72C71367" w14:textId="77777777" w:rsidR="00C779AF" w:rsidRDefault="00C779AF" w:rsidP="00235AFE">
      <w:pPr>
        <w:spacing w:line="480" w:lineRule="auto"/>
      </w:pPr>
    </w:p>
    <w:p w14:paraId="3CE35327" w14:textId="6B546E2E" w:rsidR="005D6B00" w:rsidRDefault="00C779AF" w:rsidP="00235AFE">
      <w:pPr>
        <w:spacing w:line="480" w:lineRule="auto"/>
      </w:pPr>
      <w:r>
        <w:t>As</w:t>
      </w:r>
      <w:r w:rsidR="00C10601">
        <w:t xml:space="preserve"> shown in Figure 2</w:t>
      </w:r>
      <w:r w:rsidR="00F661C1">
        <w:t xml:space="preserve">C, </w:t>
      </w:r>
      <w:r w:rsidR="00B05EA2">
        <w:t>fasting</w:t>
      </w:r>
      <w:r>
        <w:t>-induced</w:t>
      </w:r>
      <w:r w:rsidR="00B05EA2">
        <w:t xml:space="preserve">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w:t>
      </w:r>
      <w:r w:rsidR="00D82546">
        <w:t>&lt;0.0005</w:t>
      </w:r>
      <w:r w:rsidR="00B05EA2">
        <w:t>)</w:t>
      </w:r>
      <w:r>
        <w:t xml:space="preserve"> after the dietary treatment</w:t>
      </w:r>
      <w:r w:rsidR="00B05EA2">
        <w:t xml:space="preserve">. </w:t>
      </w:r>
      <w:r w:rsidR="002E25DA">
        <w:t xml:space="preserve"> CD-fed mice also had a </w:t>
      </w:r>
      <w:r>
        <w:t>stronger</w:t>
      </w:r>
      <w:r w:rsidR="002E25DA">
        <w:t xml:space="preserve"> fasting response than HFD mice (p=0.000</w:t>
      </w:r>
      <w:r w:rsidR="00D82546">
        <w:t>18</w:t>
      </w:r>
      <w:r w:rsidR="002E25DA">
        <w:t>).</w:t>
      </w:r>
      <w:r w:rsidR="005D6B00">
        <w:t xml:space="preserve">  We tested whether the post-diet body weight could explain these differences</w:t>
      </w:r>
      <w:r w:rsidR="00FA677D">
        <w:t xml:space="preserve"> in fasting and </w:t>
      </w:r>
      <w:r w:rsidR="00356657">
        <w:t>re-feeding</w:t>
      </w:r>
      <w:r w:rsidR="00FA677D">
        <w:t xml:space="preserve"> responses</w:t>
      </w:r>
      <w:r w:rsidR="001660D5">
        <w:t xml:space="preserve">.  Globally, there was </w:t>
      </w:r>
      <w:r w:rsidR="00356657">
        <w:t xml:space="preserve">a </w:t>
      </w:r>
      <w:r w:rsidR="00C46CEB">
        <w:t>no significant</w:t>
      </w:r>
      <w:r w:rsidR="001660D5">
        <w:t xml:space="preserve"> correlation between body weight and </w:t>
      </w:r>
      <w:r w:rsidR="00356657">
        <w:t xml:space="preserve">the </w:t>
      </w:r>
      <w:r w:rsidR="00C46CEB">
        <w:t>absolute</w:t>
      </w:r>
      <w:r w:rsidR="00356657">
        <w:t xml:space="preserve"> weight lost during the 16 fast</w:t>
      </w:r>
      <w:r w:rsidR="001660D5">
        <w:t xml:space="preserve"> (p=</w:t>
      </w:r>
      <w:r w:rsidR="00C46CEB">
        <w:t>0.881</w:t>
      </w:r>
      <w:r w:rsidR="001660D5">
        <w:t>).  When we separated the mice by dietary treatment we observed a significant positive correlation between body weight and absolute weight loss in the HFD treated mice only (R</w:t>
      </w:r>
      <w:r w:rsidR="00A850D4">
        <w:t>ho</w:t>
      </w:r>
      <w:r w:rsidR="001660D5" w:rsidRPr="004C32E5">
        <w:rPr>
          <w:vertAlign w:val="superscript"/>
        </w:rPr>
        <w:t>2</w:t>
      </w:r>
      <w:r w:rsidR="001660D5">
        <w:t xml:space="preserve"> = 0.</w:t>
      </w:r>
      <w:r w:rsidR="00A850D4">
        <w:t>404</w:t>
      </w:r>
      <w:r w:rsidR="001660D5">
        <w:t>, p=</w:t>
      </w:r>
      <w:r w:rsidR="00A850D4">
        <w:t>7.5</w:t>
      </w:r>
      <w:r w:rsidR="001660D5">
        <w:t xml:space="preserve"> x 10</w:t>
      </w:r>
      <w:r w:rsidR="001660D5">
        <w:rPr>
          <w:vertAlign w:val="superscript"/>
        </w:rPr>
        <w:t>-</w:t>
      </w:r>
      <w:r w:rsidR="00A850D4">
        <w:rPr>
          <w:vertAlign w:val="superscript"/>
        </w:rPr>
        <w:t>11</w:t>
      </w:r>
      <w:r w:rsidR="00C10601">
        <w:t>, Figure 2</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w:t>
      </w:r>
      <w:r w:rsidR="00A850D4">
        <w:t>22</w:t>
      </w:r>
      <w:r w:rsidR="004A58BC">
        <w:t>).</w:t>
      </w:r>
    </w:p>
    <w:p w14:paraId="48F55D27" w14:textId="77777777" w:rsidR="005D6B00" w:rsidRDefault="005D6B00" w:rsidP="00235AFE">
      <w:pPr>
        <w:spacing w:line="480" w:lineRule="auto"/>
      </w:pPr>
    </w:p>
    <w:p w14:paraId="562C7487" w14:textId="5B4C5F8D"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D82546">
        <w:t>3</w:t>
      </w:r>
      <w:r w:rsidR="002E25DA">
        <w:t xml:space="preserve"> x 10</w:t>
      </w:r>
      <w:r w:rsidR="002E25DA" w:rsidRPr="000E2295">
        <w:rPr>
          <w:vertAlign w:val="superscript"/>
        </w:rPr>
        <w:t>-5</w:t>
      </w:r>
      <w:r w:rsidR="00C10601">
        <w:t>, Figure 2</w:t>
      </w:r>
      <w:r w:rsidR="000C1592">
        <w:t>E</w:t>
      </w:r>
      <w:r w:rsidR="005D6B00">
        <w:t xml:space="preserve">). </w:t>
      </w:r>
      <w:r w:rsidR="00D82546">
        <w:t>There was no statistically significant difference in re-feeding induced weight gain between CD and HFD mice</w:t>
      </w:r>
      <w:r w:rsidR="00A80CEB">
        <w:t xml:space="preserve"> (p=0.7)</w:t>
      </w:r>
      <w:r w:rsidR="00D82546">
        <w:t xml:space="preserve">. </w:t>
      </w:r>
      <w:r w:rsidR="005D6B00">
        <w:t xml:space="preserve">In the case of </w:t>
      </w:r>
      <w:r w:rsidR="00E1621E">
        <w:t>NCD</w:t>
      </w:r>
      <w:r w:rsidR="005D6B00">
        <w:t xml:space="preserve"> (R</w:t>
      </w:r>
      <w:r w:rsidR="00A850D4">
        <w:t>ho</w:t>
      </w:r>
      <w:r w:rsidR="005D6B00">
        <w:rPr>
          <w:vertAlign w:val="superscript"/>
        </w:rPr>
        <w:t>2</w:t>
      </w:r>
      <w:r w:rsidR="00A850D4">
        <w:t>&gt;0.65</w:t>
      </w:r>
      <w:r w:rsidR="005D6B00">
        <w:t>, p</w:t>
      </w:r>
      <w:r w:rsidR="00A850D4">
        <w:t>&lt;4.2</w:t>
      </w:r>
      <w:r w:rsidR="005D6B00">
        <w:t xml:space="preserve"> x</w:t>
      </w:r>
      <w:r w:rsidR="000C1592">
        <w:t xml:space="preserve"> </w:t>
      </w:r>
      <w:r w:rsidR="005D6B00">
        <w:t>10</w:t>
      </w:r>
      <w:r w:rsidR="005D6B00">
        <w:rPr>
          <w:vertAlign w:val="superscript"/>
        </w:rPr>
        <w:t>-</w:t>
      </w:r>
      <w:r w:rsidR="00A850D4">
        <w:rPr>
          <w:vertAlign w:val="superscript"/>
        </w:rPr>
        <w:t>5</w:t>
      </w:r>
      <w:r w:rsidR="005D6B00">
        <w:t xml:space="preserve">) but not the two synthetic diets (HFD or CD), there was a strong positive correlation between body weight and their </w:t>
      </w:r>
      <w:r w:rsidR="00356657">
        <w:t>re-feeding</w:t>
      </w:r>
      <w:r w:rsidR="00C213A6">
        <w:t xml:space="preserve"> </w:t>
      </w:r>
      <w:r w:rsidR="00731EDF">
        <w:t>induced</w:t>
      </w:r>
      <w:r w:rsidR="00A850D4">
        <w:t xml:space="preserve"> absolute or percent</w:t>
      </w:r>
      <w:r w:rsidR="00731EDF">
        <w:t xml:space="preserve"> weight </w:t>
      </w:r>
      <w:r w:rsidR="00C213A6">
        <w:t xml:space="preserve">gain over those 6 hours </w:t>
      </w:r>
      <w:r w:rsidR="00C10601">
        <w:t>(Figures 2</w:t>
      </w:r>
      <w:r w:rsidR="000C1592">
        <w:t>F</w:t>
      </w:r>
      <w:r w:rsidR="005D6B00">
        <w:t>).  T</w:t>
      </w:r>
      <w:r w:rsidR="00AA2106">
        <w:t>hese data suggest that response</w:t>
      </w:r>
      <w:r w:rsidR="005D6B00">
        <w:t xml:space="preserve"> to re</w:t>
      </w:r>
      <w:r w:rsidR="000C1592">
        <w:t>-</w:t>
      </w:r>
      <w:r w:rsidR="005D6B00">
        <w:t xml:space="preserve">feeding </w:t>
      </w:r>
      <w:r w:rsidR="00A850D4">
        <w:t>is</w:t>
      </w:r>
      <w:r w:rsidR="005D6B00">
        <w:t xml:space="preserve"> strongly </w:t>
      </w:r>
      <w:r w:rsidR="001660D5">
        <w:t xml:space="preserve">altered by dietary type (synthetic versus chow) but </w:t>
      </w:r>
      <w:r w:rsidR="00A850D4">
        <w:t xml:space="preserve">is largely </w:t>
      </w:r>
      <w:r w:rsidR="00590A1C">
        <w:t>independent of their body weights</w:t>
      </w:r>
      <w:r w:rsidR="001660D5">
        <w:t>.</w:t>
      </w:r>
    </w:p>
    <w:p w14:paraId="6C27AAB6" w14:textId="77777777" w:rsidR="005D6B00" w:rsidRDefault="005D6B00" w:rsidP="00235AFE">
      <w:pPr>
        <w:spacing w:line="480" w:lineRule="auto"/>
      </w:pPr>
    </w:p>
    <w:p w14:paraId="0AF9BC23" w14:textId="0B7CA4DF" w:rsidR="00731EDF" w:rsidRPr="00351436" w:rsidRDefault="00351436" w:rsidP="00235AFE">
      <w:pPr>
        <w:spacing w:line="480" w:lineRule="auto"/>
      </w:pPr>
      <w:r>
        <w:t xml:space="preserve">For leptin mutant </w:t>
      </w:r>
      <w:r>
        <w:rPr>
          <w:i/>
        </w:rPr>
        <w:t xml:space="preserve">ob/ob </w:t>
      </w:r>
      <w:r>
        <w:t xml:space="preserve">mice, we observed inconsistent results between </w:t>
      </w:r>
      <w:r w:rsidR="0052115C">
        <w:t>backgrounds</w:t>
      </w:r>
      <w:r>
        <w:t xml:space="preserve">.  </w:t>
      </w:r>
      <w:r w:rsidR="00C10601">
        <w:t xml:space="preserve">We examined the fasting response between genetically obese mice on either a BTBR or C57BL/6J genetic background.  </w:t>
      </w:r>
      <w:r w:rsidR="00C10601" w:rsidRPr="004C32E5">
        <w:rPr>
          <w:i/>
        </w:rPr>
        <w:t xml:space="preserve">ob/ob </w:t>
      </w:r>
      <w:r w:rsidR="00C10601">
        <w:t xml:space="preserve">mice are leptin deficient due to a single nucleotide polymorphism in the leptin gene.  This results in mice which eat the same type of food (NCD), but substantially more of it, leading to obesity </w:t>
      </w:r>
      <w:r w:rsidR="00C10601">
        <w:fldChar w:fldCharType="begin" w:fldLock="1"/>
      </w:r>
      <w:r w:rsidR="00C10601">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24\u201327]" }, "properties" : { "noteIndex" : 0 }, "schema" : "https://github.com/citation-style-language/schema/raw/master/csl-citation.json" }</w:instrText>
      </w:r>
      <w:r w:rsidR="00C10601">
        <w:fldChar w:fldCharType="separate"/>
      </w:r>
      <w:r w:rsidR="00C10601" w:rsidRPr="00EB2B16">
        <w:rPr>
          <w:noProof/>
        </w:rPr>
        <w:t>[24–27]</w:t>
      </w:r>
      <w:r w:rsidR="00C10601">
        <w:fldChar w:fldCharType="end"/>
      </w:r>
      <w:r w:rsidR="00C10601">
        <w:t xml:space="preserve">.  The effects of this mutation on body weight and fasting glucose in these strains are shown in Supplementary Figures 3A-B).  </w:t>
      </w:r>
      <w:r>
        <w:t>For C57BL/6J</w:t>
      </w:r>
      <w:r w:rsidR="00416613">
        <w:t>-</w:t>
      </w:r>
      <w:r w:rsidR="00416613" w:rsidRPr="00235AFE">
        <w:rPr>
          <w:i/>
        </w:rPr>
        <w:t>ob/ob</w:t>
      </w:r>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r w:rsidR="00416613" w:rsidRPr="008F6215">
        <w:rPr>
          <w:i/>
        </w:rPr>
        <w:t>ob/ob</w:t>
      </w:r>
      <w:r w:rsidR="008C4C4D">
        <w:t xml:space="preserve"> mice, we observed an increase in </w:t>
      </w:r>
      <w:r w:rsidR="00416613">
        <w:t xml:space="preserve">the </w:t>
      </w:r>
      <w:r w:rsidR="008C4C4D">
        <w:t xml:space="preserve">percent weight loss.  These data suggest that background differences </w:t>
      </w:r>
      <w:r w:rsidR="00675E68">
        <w:t xml:space="preserve">may </w:t>
      </w:r>
      <w:r w:rsidR="008C4C4D">
        <w:t>play a role in fasting response in the absence of leptin.</w:t>
      </w:r>
    </w:p>
    <w:p w14:paraId="29B34C94" w14:textId="77777777" w:rsidR="00731EDF" w:rsidRDefault="00731EDF" w:rsidP="00235AFE">
      <w:pPr>
        <w:spacing w:line="480" w:lineRule="auto"/>
      </w:pPr>
    </w:p>
    <w:p w14:paraId="691460F9" w14:textId="5217AED4" w:rsidR="00B05EA2" w:rsidRPr="0091217D"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360BF0">
        <w:t xml:space="preserve"> Due to the dramatically different fasting responses observed in NCD mice com</w:t>
      </w:r>
      <w:r w:rsidR="00C10601">
        <w:t>pared with CD mice (See Figure 2</w:t>
      </w:r>
      <w:r w:rsidR="00360BF0">
        <w:t xml:space="preserve">C and E) we only performed these studies comparing the more chemically comparable CD and HFD diets.  </w:t>
      </w:r>
      <w:r w:rsidR="001D13F3">
        <w:t xml:space="preserve">Both </w:t>
      </w:r>
      <w:r w:rsidR="00E1621E">
        <w:t>HFD</w:t>
      </w:r>
      <w:r w:rsidR="001D13F3">
        <w:t xml:space="preserve"> and </w:t>
      </w:r>
      <w:r w:rsidR="00E1621E">
        <w:t>CD</w:t>
      </w:r>
      <w:r w:rsidR="001D13F3">
        <w:t xml:space="preserve"> </w:t>
      </w:r>
      <w:r w:rsidR="00B2447E">
        <w:t xml:space="preserve">fed mice </w:t>
      </w:r>
      <w:r w:rsidR="00537E56">
        <w:t>exhibited less weight gain when the pre-diet fasting response was elevated</w:t>
      </w:r>
      <w:r w:rsidR="002E46F3">
        <w:t xml:space="preserve"> (Figure </w:t>
      </w:r>
      <w:r w:rsidR="00C10601">
        <w:t>3</w:t>
      </w:r>
      <w:r w:rsidR="002E46F3">
        <w:t>)</w:t>
      </w:r>
      <w:r w:rsidR="00B2447E">
        <w:t xml:space="preserve">. </w:t>
      </w:r>
      <w:r w:rsidR="001321BE">
        <w:t xml:space="preserve"> </w:t>
      </w:r>
      <w:r w:rsidR="00377740">
        <w:t>We</w:t>
      </w:r>
      <w:r w:rsidR="007C0CB5">
        <w:t xml:space="preserve"> found a </w:t>
      </w:r>
      <w:r w:rsidR="001321BE">
        <w:t>strong</w:t>
      </w:r>
      <w:r w:rsidR="007C0CB5">
        <w:t xml:space="preserve"> negative </w:t>
      </w:r>
      <w:r w:rsidR="00377740">
        <w:t>correlation between percent weight gain and relative fasting response (Rho</w:t>
      </w:r>
      <w:r w:rsidR="007C0CB5" w:rsidRPr="007C0CB5">
        <w:t>=-0.</w:t>
      </w:r>
      <w:r w:rsidR="00377740">
        <w:t>61</w:t>
      </w:r>
      <w:r w:rsidR="007C0CB5" w:rsidRPr="007C0CB5">
        <w:t>, R</w:t>
      </w:r>
      <w:r w:rsidR="00377740">
        <w:t>ho</w:t>
      </w:r>
      <w:r w:rsidR="007C0CB5" w:rsidRPr="000E2295">
        <w:rPr>
          <w:vertAlign w:val="superscript"/>
        </w:rPr>
        <w:t>2</w:t>
      </w:r>
      <w:r w:rsidR="007C0CB5" w:rsidRPr="007C0CB5">
        <w:t xml:space="preserve"> =0.</w:t>
      </w:r>
      <w:r w:rsidR="00377740">
        <w:t>373</w:t>
      </w:r>
      <w:r w:rsidR="007C0CB5" w:rsidRPr="007C0CB5">
        <w:t>,</w:t>
      </w:r>
      <w:r w:rsidR="007C0CB5">
        <w:t xml:space="preserve"> p=</w:t>
      </w:r>
      <w:r w:rsidR="00377740">
        <w:t>6.6 x 10</w:t>
      </w:r>
      <w:r w:rsidR="00377740">
        <w:rPr>
          <w:vertAlign w:val="superscript"/>
        </w:rPr>
        <w:t>-6</w:t>
      </w:r>
      <w:r w:rsidR="007C0CB5" w:rsidRPr="007C0CB5">
        <w:t>)</w:t>
      </w:r>
      <w:r w:rsidR="007C0CB5">
        <w:t xml:space="preserve">. </w:t>
      </w:r>
      <w:r w:rsidR="00377740">
        <w:t>F</w:t>
      </w:r>
      <w:r w:rsidR="007C0CB5">
        <w:t xml:space="preserve">or CD fed mice the same </w:t>
      </w:r>
      <w:r w:rsidR="00091364">
        <w:t xml:space="preserve">pattern </w:t>
      </w:r>
      <w:r w:rsidR="007C0CB5">
        <w:t>was present</w:t>
      </w:r>
      <w:r w:rsidR="00377740">
        <w:t>, though the correlation did not quite reach statistical significance</w:t>
      </w:r>
      <w:r w:rsidR="00675E68">
        <w:t xml:space="preserve"> (Rho</w:t>
      </w:r>
      <w:r w:rsidR="007C0CB5" w:rsidRPr="007C0CB5">
        <w:t>=-0.</w:t>
      </w:r>
      <w:r w:rsidR="00377740">
        <w:t>334</w:t>
      </w:r>
      <w:r w:rsidR="007C0CB5" w:rsidRPr="007C0CB5">
        <w:t>, R</w:t>
      </w:r>
      <w:r w:rsidR="00675E68">
        <w:t>ho</w:t>
      </w:r>
      <w:r w:rsidR="007C0CB5" w:rsidRPr="000E2295">
        <w:rPr>
          <w:vertAlign w:val="superscript"/>
        </w:rPr>
        <w:t>2</w:t>
      </w:r>
      <w:r w:rsidR="007C0CB5">
        <w:t xml:space="preserve"> =0.</w:t>
      </w:r>
      <w:r w:rsidR="00377740">
        <w:t>112</w:t>
      </w:r>
      <w:r w:rsidR="007C0CB5">
        <w:t>, p=0.0</w:t>
      </w:r>
      <w:r w:rsidR="00377740">
        <w:t>538).</w:t>
      </w:r>
      <w:r w:rsidR="00675E68">
        <w:t xml:space="preserve">  </w:t>
      </w:r>
      <w:r w:rsidR="001321BE">
        <w:t>These</w:t>
      </w:r>
      <w:r w:rsidR="00D05D9C">
        <w:t xml:space="preserve"> trends </w:t>
      </w:r>
      <w:r w:rsidR="001321BE">
        <w:t>also reached statistical significance</w:t>
      </w:r>
      <w:r w:rsidR="00D05D9C">
        <w:t xml:space="preserve"> for</w:t>
      </w:r>
      <w:r w:rsidR="001321BE">
        <w:t xml:space="preserve"> </w:t>
      </w:r>
      <w:r w:rsidR="00537E56">
        <w:t xml:space="preserve">all </w:t>
      </w:r>
      <w:r w:rsidR="001321BE">
        <w:t xml:space="preserve">the </w:t>
      </w:r>
      <w:r w:rsidR="00537E56">
        <w:t>combinations tested</w:t>
      </w:r>
      <w:r w:rsidR="001321BE">
        <w:t xml:space="preserve"> between</w:t>
      </w:r>
      <w:r w:rsidR="00D05D9C">
        <w:t xml:space="preserve"> </w:t>
      </w:r>
      <w:r w:rsidR="001321BE">
        <w:t xml:space="preserve">both relative and absolute fasting responses and relative and absolute weight gain during HFD (p&lt;0.03 and Rho &lt; -0.33 for all comparisons). </w:t>
      </w:r>
      <w:r w:rsidR="00675E68">
        <w:t>These data show that m</w:t>
      </w:r>
      <w:r w:rsidR="00B2447E">
        <w:t xml:space="preserve">ice </w:t>
      </w:r>
      <w:r w:rsidR="00675E68">
        <w:t>which</w:t>
      </w:r>
      <w:r w:rsidR="005F46A4">
        <w:t xml:space="preserve"> </w:t>
      </w:r>
      <w:r w:rsidR="00B2447E">
        <w:t>resisted weight loss during the</w:t>
      </w:r>
      <w:r w:rsidR="00A145C2">
        <w:t xml:space="preserve"> pre-diet </w:t>
      </w:r>
      <w:r w:rsidR="00B2447E">
        <w:t xml:space="preserve">16 hour fast were </w:t>
      </w:r>
      <w:r w:rsidR="004A58BC">
        <w:t xml:space="preserve">far </w:t>
      </w:r>
      <w:r w:rsidR="00B2447E">
        <w:t>more susceptible to weight gain while on the experimental diet</w:t>
      </w:r>
      <w:r w:rsidR="00675E68">
        <w:t>, and that this factor predicted weight gain much more comprehensively than hormonal factors, or pre-d</w:t>
      </w:r>
      <w:r w:rsidR="00C10601">
        <w:t>iet weight (Table 2 and Figure 3</w:t>
      </w:r>
      <w:r w:rsidR="00675E68">
        <w:t>).</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27727D26"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fold greater than that of leptin levels, which had been previously reported to be of some use in predicting weight gain</w:t>
      </w:r>
      <w:r w:rsidR="0066771A">
        <w:t xml:space="preserve"> </w:t>
      </w:r>
      <w:r w:rsidR="00030090">
        <w:fldChar w:fldCharType="begin" w:fldLock="1"/>
      </w:r>
      <w:r w:rsidR="00EB2B16">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9]" }, "properties" : { "noteIndex" : 0 }, "schema" : "https://github.com/citation-style-language/schema/raw/master/csl-citation.json" }</w:instrText>
      </w:r>
      <w:r w:rsidR="00030090">
        <w:fldChar w:fldCharType="separate"/>
      </w:r>
      <w:r w:rsidR="00EB2B16" w:rsidRPr="00EB2B16">
        <w:rPr>
          <w:noProof/>
        </w:rPr>
        <w:t>[29]</w:t>
      </w:r>
      <w:r w:rsidR="00030090">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EB2B16">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30\u201332]" }, "properties" : { "noteIndex" : 0 }, "schema" : "https://github.com/citation-style-language/schema/raw/master/csl-citation.json" }</w:instrText>
      </w:r>
      <w:r w:rsidR="005F46A4">
        <w:fldChar w:fldCharType="separate"/>
      </w:r>
      <w:r w:rsidR="00EB2B16" w:rsidRPr="00EB2B16">
        <w:rPr>
          <w:noProof/>
        </w:rPr>
        <w:t>[30–32]</w:t>
      </w:r>
      <w:r w:rsidR="005F46A4">
        <w:fldChar w:fldCharType="end"/>
      </w:r>
      <w:r w:rsidR="0066771A">
        <w:t>.</w:t>
      </w:r>
    </w:p>
    <w:p w14:paraId="2CD6D8DC" w14:textId="77777777" w:rsidR="00422A30" w:rsidRDefault="00422A30" w:rsidP="00235AFE">
      <w:pPr>
        <w:spacing w:line="480" w:lineRule="auto"/>
      </w:pPr>
    </w:p>
    <w:p w14:paraId="19588F4F" w14:textId="71B99529" w:rsidR="0023375D" w:rsidRDefault="00422A30" w:rsidP="00235AF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EB2B16">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3, 34]" }, "properties" : { "noteIndex" : 0 }, "schema" : "https://github.com/citation-style-language/schema/raw/master/csl-citation.json" }</w:instrText>
      </w:r>
      <w:r w:rsidR="00030090">
        <w:fldChar w:fldCharType="separate"/>
      </w:r>
      <w:r w:rsidR="00EB2B16" w:rsidRPr="00EB2B16">
        <w:rPr>
          <w:noProof/>
        </w:rPr>
        <w:t>[33, 34]</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 xml:space="preserve">framework to </w:t>
      </w:r>
      <w:r w:rsidR="00B07AD1">
        <w:t xml:space="preserve">test these molecular hypotheses. </w:t>
      </w:r>
    </w:p>
    <w:p w14:paraId="7F036508" w14:textId="77777777" w:rsidR="000A0B84" w:rsidRDefault="000A0B84" w:rsidP="00235AFE">
      <w:pPr>
        <w:spacing w:line="480" w:lineRule="auto"/>
      </w:pPr>
    </w:p>
    <w:p w14:paraId="067F72D6" w14:textId="0DE62238" w:rsidR="006859DB" w:rsidRDefault="008D1885" w:rsidP="00235AFE">
      <w:pPr>
        <w:spacing w:line="480" w:lineRule="auto"/>
      </w:pPr>
      <w:r>
        <w:t xml:space="preserve">We tested the effects of fairly prolonged food deprivation, as this duration will activate not only glucagon signaling, but also other catabolic signaling cascades including growth hormone and </w:t>
      </w:r>
      <w:r w:rsidR="002E4612">
        <w:t>glucocorticoid</w:t>
      </w:r>
      <w:r>
        <w:t xml:space="preserve"> </w:t>
      </w:r>
      <w:r>
        <w:fldChar w:fldCharType="begin" w:fldLock="1"/>
      </w:r>
      <w:r w:rsidR="00EB2B16">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5, 36]" }, "properties" : { "noteIndex" : 0 }, "schema" : "https://github.com/citation-style-language/schema/raw/master/csl-citation.json" }</w:instrText>
      </w:r>
      <w:r>
        <w:fldChar w:fldCharType="separate"/>
      </w:r>
      <w:r w:rsidR="00EB2B16" w:rsidRPr="00EB2B16">
        <w:rPr>
          <w:noProof/>
        </w:rPr>
        <w:t>[35, 36]</w:t>
      </w:r>
      <w:r>
        <w:fldChar w:fldCharType="end"/>
      </w:r>
      <w:r>
        <w:t xml:space="preserve">.  In this way, our protocol for food deprivation is likely to engage all of these pathways to defend body weight in the absence of food.  </w:t>
      </w:r>
      <w:r w:rsidR="000A0B84">
        <w:t xml:space="preserve">Of note it is interesting that fasting </w:t>
      </w:r>
      <w:r w:rsidR="00CE06C3">
        <w:t>responses</w:t>
      </w:r>
      <w:r w:rsidR="000A0B84">
        <w:t xml:space="preserve"> themselves are not stable throughout life</w:t>
      </w:r>
      <w:r w:rsidR="00CE06C3">
        <w:t xml:space="preserve"> on a per mouse basis (see Figure </w:t>
      </w:r>
      <w:r w:rsidR="00C10601">
        <w:t>2</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030090">
        <w:fldChar w:fldCharType="begin" w:fldLock="1"/>
      </w:r>
      <w:r w:rsidR="00EB2B16">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7, 38]" }, "properties" : { "noteIndex" : 0 }, "schema" : "https://github.com/citation-style-language/schema/raw/master/csl-citation.json" }</w:instrText>
      </w:r>
      <w:r w:rsidR="00030090">
        <w:fldChar w:fldCharType="separate"/>
      </w:r>
      <w:r w:rsidR="00EB2B16" w:rsidRPr="00EB2B16">
        <w:rPr>
          <w:noProof/>
        </w:rPr>
        <w:t>[37, 38]</w:t>
      </w:r>
      <w:r w:rsidR="00030090">
        <w:fldChar w:fldCharType="end"/>
      </w:r>
      <w:r w:rsidR="006859DB">
        <w:t xml:space="preserve"> to the extent that reductions in metabolic rates in pediatric populations are predictive of obesity </w:t>
      </w:r>
      <w:r w:rsidR="006859DB">
        <w:fldChar w:fldCharType="begin" w:fldLock="1"/>
      </w:r>
      <w:r w:rsidR="00EB2B16">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3, 34]" }, "properties" : { "noteIndex" : 0 }, "schema" : "https://github.com/citation-style-language/schema/raw/master/csl-citation.json" }</w:instrText>
      </w:r>
      <w:r w:rsidR="006859DB">
        <w:fldChar w:fldCharType="separate"/>
      </w:r>
      <w:r w:rsidR="00EB2B16" w:rsidRPr="00EB2B16">
        <w:rPr>
          <w:noProof/>
        </w:rPr>
        <w:t>[33, 34]</w:t>
      </w:r>
      <w:r w:rsidR="006859DB">
        <w:fldChar w:fldCharType="end"/>
      </w:r>
      <w:r w:rsidR="006859DB">
        <w:t xml:space="preserve">. </w:t>
      </w:r>
      <w:r w:rsidR="00D7401A">
        <w:t xml:space="preserve">  </w:t>
      </w:r>
      <w:r w:rsidR="00B07AD1">
        <w:t>Furthermore, we noted that the negative relationship between fasting responses and weight gain is present for both CD and HFD fed animals.  This suggests that the fasting response may be part of a general body weight defense mechanism, rather than a phenomena specific to diet-induced obesity, but also that this effect may be exacerbated by HFD.</w:t>
      </w:r>
    </w:p>
    <w:p w14:paraId="5C30A747" w14:textId="77777777" w:rsidR="006859DB" w:rsidRDefault="006859DB" w:rsidP="00235AFE">
      <w:pPr>
        <w:spacing w:line="480" w:lineRule="auto"/>
      </w:pPr>
    </w:p>
    <w:p w14:paraId="36963E26" w14:textId="5D1C5D96" w:rsidR="000A0B84" w:rsidRDefault="00D7401A" w:rsidP="00235AFE">
      <w:pPr>
        <w:spacing w:line="480" w:lineRule="auto"/>
      </w:pPr>
      <w:r>
        <w:t xml:space="preserve">These data support a model where </w:t>
      </w:r>
      <w:r w:rsidR="005E34F1">
        <w:t>susceptibility to weight</w:t>
      </w:r>
      <w:r w:rsidR="00E1621E">
        <w:t xml:space="preserve"> gain</w:t>
      </w:r>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EB2B16">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1]" }, "properties" : { "noteIndex" : 0 }, "schema" : "https://github.com/citation-style-language/schema/raw/master/csl-citation.json" }</w:instrText>
      </w:r>
      <w:r w:rsidR="00C47379">
        <w:fldChar w:fldCharType="separate"/>
      </w:r>
      <w:r w:rsidR="00EB2B16" w:rsidRPr="00EB2B16">
        <w:rPr>
          <w:noProof/>
        </w:rPr>
        <w:t>[11]</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Luminex system.  We would also like to thank </w:t>
      </w:r>
      <w:r>
        <w:t>Drs. David Buchner (Case Western Reserve University)</w:t>
      </w:r>
      <w:r w:rsidR="00601D01">
        <w:t xml:space="preserve">, </w:t>
      </w:r>
      <w:r w:rsidR="0010569F">
        <w:t xml:space="preserve">Irit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28937DE6" w14:textId="5FE47A58" w:rsidR="009B3BC5" w:rsidRPr="005E34F1" w:rsidRDefault="009B3BC5" w:rsidP="001328AE">
      <w:pPr>
        <w:pStyle w:val="Heading1"/>
        <w:spacing w:line="480" w:lineRule="auto"/>
      </w:pPr>
      <w:r>
        <w:t>Conflict of Interest Statement</w:t>
      </w:r>
      <w:bookmarkStart w:id="0" w:name="_GoBack"/>
      <w:bookmarkEnd w:id="0"/>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t>References</w:t>
      </w:r>
    </w:p>
    <w:p w14:paraId="78954BCD" w14:textId="649B3F96" w:rsidR="00EB2B16" w:rsidRPr="00EB2B16" w:rsidRDefault="00F32E39">
      <w:pPr>
        <w:pStyle w:val="NormalWeb"/>
        <w:ind w:left="640" w:hanging="640"/>
        <w:divId w:val="608052821"/>
        <w:rPr>
          <w:rFonts w:ascii="Cambria" w:hAnsi="Cambria"/>
          <w:noProof/>
          <w:sz w:val="24"/>
        </w:rPr>
      </w:pPr>
      <w:r>
        <w:fldChar w:fldCharType="begin" w:fldLock="1"/>
      </w:r>
      <w:r>
        <w:instrText xml:space="preserve">ADDIN Mendeley Bibliography CSL_BIBLIOGRAPHY </w:instrText>
      </w:r>
      <w:r>
        <w:fldChar w:fldCharType="separate"/>
      </w:r>
      <w:r w:rsidR="00EB2B16" w:rsidRPr="00EB2B16">
        <w:rPr>
          <w:rFonts w:ascii="Cambria" w:hAnsi="Cambria"/>
          <w:noProof/>
          <w:sz w:val="24"/>
        </w:rPr>
        <w:t>1.</w:t>
      </w:r>
      <w:r w:rsidR="00EB2B16" w:rsidRPr="00EB2B16">
        <w:rPr>
          <w:rFonts w:ascii="Cambria" w:hAnsi="Cambria"/>
          <w:noProof/>
          <w:sz w:val="24"/>
        </w:rPr>
        <w:tab/>
        <w:t>World Health Organization (2013). Obesity and Overweight. Available at: http://www.who.int/mediacentre/factsheets/fs311/en/.</w:t>
      </w:r>
    </w:p>
    <w:p w14:paraId="1289E4C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w:t>
      </w:r>
      <w:r w:rsidRPr="00EB2B16">
        <w:rPr>
          <w:rFonts w:ascii="Cambria" w:hAnsi="Cambria"/>
          <w:noProof/>
          <w:sz w:val="24"/>
        </w:rPr>
        <w:tab/>
        <w:t xml:space="preserve">El-Sayed Moustafa, J. S., and Froguel, P. (2013). From obesity genetics to the future of personalized obesity therapy. Nat. Rev. Endocrinol. </w:t>
      </w:r>
      <w:r w:rsidRPr="00EB2B16">
        <w:rPr>
          <w:rFonts w:ascii="Cambria" w:hAnsi="Cambria"/>
          <w:i/>
          <w:iCs/>
          <w:noProof/>
          <w:sz w:val="24"/>
        </w:rPr>
        <w:t>9</w:t>
      </w:r>
      <w:r w:rsidRPr="00EB2B16">
        <w:rPr>
          <w:rFonts w:ascii="Cambria" w:hAnsi="Cambria"/>
          <w:noProof/>
          <w:sz w:val="24"/>
        </w:rPr>
        <w:t>, 402–13.</w:t>
      </w:r>
    </w:p>
    <w:p w14:paraId="4F1B1A2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w:t>
      </w:r>
      <w:r w:rsidRPr="00EB2B16">
        <w:rPr>
          <w:rFonts w:ascii="Cambria" w:hAnsi="Cambria"/>
          <w:noProof/>
          <w:sz w:val="24"/>
        </w:rPr>
        <w:tab/>
        <w:t xml:space="preserve">Yu, Z. B., Han, S. P., Zhu, G. Z., Zhu, C., Wang, X. J., Cao, X. G., and Guo, X. R. (2011). Birth weight and subsequent risk of obesity: a systematic review and meta-analysis. Obes. Rev. </w:t>
      </w:r>
      <w:r w:rsidRPr="00EB2B16">
        <w:rPr>
          <w:rFonts w:ascii="Cambria" w:hAnsi="Cambria"/>
          <w:i/>
          <w:iCs/>
          <w:noProof/>
          <w:sz w:val="24"/>
        </w:rPr>
        <w:t>12</w:t>
      </w:r>
      <w:r w:rsidRPr="00EB2B16">
        <w:rPr>
          <w:rFonts w:ascii="Cambria" w:hAnsi="Cambria"/>
          <w:noProof/>
          <w:sz w:val="24"/>
        </w:rPr>
        <w:t>, 525–42.</w:t>
      </w:r>
    </w:p>
    <w:p w14:paraId="5DC8602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4.</w:t>
      </w:r>
      <w:r w:rsidRPr="00EB2B16">
        <w:rPr>
          <w:rFonts w:ascii="Cambria" w:hAnsi="Cambria"/>
          <w:noProof/>
          <w:sz w:val="24"/>
        </w:rPr>
        <w:tab/>
        <w:t xml:space="preserve">Cnattingius, S., Villamor, E., Lagerros, Y. T., Wikström, a-K., and Granath, F. (2012). High birth weight and obesity--a vicious circle across generations. Int. J. Obes. (Lond). </w:t>
      </w:r>
      <w:r w:rsidRPr="00EB2B16">
        <w:rPr>
          <w:rFonts w:ascii="Cambria" w:hAnsi="Cambria"/>
          <w:i/>
          <w:iCs/>
          <w:noProof/>
          <w:sz w:val="24"/>
        </w:rPr>
        <w:t>36</w:t>
      </w:r>
      <w:r w:rsidRPr="00EB2B16">
        <w:rPr>
          <w:rFonts w:ascii="Cambria" w:hAnsi="Cambria"/>
          <w:noProof/>
          <w:sz w:val="24"/>
        </w:rPr>
        <w:t>, 1320–4.</w:t>
      </w:r>
    </w:p>
    <w:p w14:paraId="6B1CB0C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5.</w:t>
      </w:r>
      <w:r w:rsidRPr="00EB2B16">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EB2B16">
        <w:rPr>
          <w:rFonts w:ascii="Cambria" w:hAnsi="Cambria"/>
          <w:i/>
          <w:iCs/>
          <w:noProof/>
          <w:sz w:val="24"/>
        </w:rPr>
        <w:t>38</w:t>
      </w:r>
      <w:r w:rsidRPr="00EB2B16">
        <w:rPr>
          <w:rFonts w:ascii="Cambria" w:hAnsi="Cambria"/>
          <w:noProof/>
          <w:sz w:val="24"/>
        </w:rPr>
        <w:t>, 280–5.</w:t>
      </w:r>
    </w:p>
    <w:p w14:paraId="46B66D2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6.</w:t>
      </w:r>
      <w:r w:rsidRPr="00EB2B16">
        <w:rPr>
          <w:rFonts w:ascii="Cambria" w:hAnsi="Cambria"/>
          <w:noProof/>
          <w:sz w:val="24"/>
        </w:rPr>
        <w:tab/>
        <w:t xml:space="preserve">Fleisch, A. F., Agarwal, N., Roberts, M. D., Han, J. C., Theim, K. R., Vexler, A., Troendle, J., Yanovski, S. Z., and Yanovski, J. a (2007). Influence of serum leptin on weight and body fat growth in children at high risk for adult obesity. J. Clin. Endocrinol. Metab. </w:t>
      </w:r>
      <w:r w:rsidRPr="00EB2B16">
        <w:rPr>
          <w:rFonts w:ascii="Cambria" w:hAnsi="Cambria"/>
          <w:i/>
          <w:iCs/>
          <w:noProof/>
          <w:sz w:val="24"/>
        </w:rPr>
        <w:t>92</w:t>
      </w:r>
      <w:r w:rsidRPr="00EB2B16">
        <w:rPr>
          <w:rFonts w:ascii="Cambria" w:hAnsi="Cambria"/>
          <w:noProof/>
          <w:sz w:val="24"/>
        </w:rPr>
        <w:t>, 948–54.</w:t>
      </w:r>
    </w:p>
    <w:p w14:paraId="5F86471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7.</w:t>
      </w:r>
      <w:r w:rsidRPr="00EB2B16">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EB2B16">
        <w:rPr>
          <w:rFonts w:ascii="Cambria" w:hAnsi="Cambria"/>
          <w:i/>
          <w:iCs/>
          <w:noProof/>
          <w:sz w:val="24"/>
        </w:rPr>
        <w:t>117</w:t>
      </w:r>
      <w:r w:rsidRPr="00EB2B16">
        <w:rPr>
          <w:rFonts w:ascii="Cambria" w:hAnsi="Cambria"/>
          <w:noProof/>
          <w:sz w:val="24"/>
        </w:rPr>
        <w:t>, 1203–9.</w:t>
      </w:r>
    </w:p>
    <w:p w14:paraId="3D62E420"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8.</w:t>
      </w:r>
      <w:r w:rsidRPr="00EB2B16">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EB2B16">
        <w:rPr>
          <w:rFonts w:ascii="Cambria" w:hAnsi="Cambria"/>
          <w:i/>
          <w:iCs/>
          <w:noProof/>
          <w:sz w:val="24"/>
        </w:rPr>
        <w:t>37</w:t>
      </w:r>
      <w:r w:rsidRPr="00EB2B16">
        <w:rPr>
          <w:rFonts w:ascii="Cambria" w:hAnsi="Cambria"/>
          <w:noProof/>
          <w:sz w:val="24"/>
        </w:rPr>
        <w:t>, 594–601.</w:t>
      </w:r>
    </w:p>
    <w:p w14:paraId="15D6692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9.</w:t>
      </w:r>
      <w:r w:rsidRPr="00EB2B16">
        <w:rPr>
          <w:rFonts w:ascii="Cambria" w:hAnsi="Cambria"/>
          <w:noProof/>
          <w:sz w:val="24"/>
        </w:rPr>
        <w:tab/>
        <w:t xml:space="preserve">Taft, R. A., Davisson, M., and Wiles, M. V (2006). Know thy mouse. Trends Genet. </w:t>
      </w:r>
      <w:r w:rsidRPr="00EB2B16">
        <w:rPr>
          <w:rFonts w:ascii="Cambria" w:hAnsi="Cambria"/>
          <w:i/>
          <w:iCs/>
          <w:noProof/>
          <w:sz w:val="24"/>
        </w:rPr>
        <w:t>22</w:t>
      </w:r>
      <w:r w:rsidRPr="00EB2B16">
        <w:rPr>
          <w:rFonts w:ascii="Cambria" w:hAnsi="Cambria"/>
          <w:noProof/>
          <w:sz w:val="24"/>
        </w:rPr>
        <w:t>, 649–53.</w:t>
      </w:r>
    </w:p>
    <w:p w14:paraId="5D8BF818"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0.</w:t>
      </w:r>
      <w:r w:rsidRPr="00EB2B16">
        <w:rPr>
          <w:rFonts w:ascii="Cambria" w:hAnsi="Cambria"/>
          <w:noProof/>
          <w:sz w:val="24"/>
        </w:rPr>
        <w:tab/>
        <w:t>Jackson Laboratories (2014). Patented Genetic Stability Program. Available at: http://jaxmice.jax.org/genetichealth/stability.html [Accessed April 28, 2014].</w:t>
      </w:r>
    </w:p>
    <w:p w14:paraId="5DB99A2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1.</w:t>
      </w:r>
      <w:r w:rsidRPr="00EB2B16">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EB2B16">
        <w:rPr>
          <w:rFonts w:ascii="Cambria" w:hAnsi="Cambria"/>
          <w:i/>
          <w:iCs/>
          <w:noProof/>
          <w:sz w:val="24"/>
        </w:rPr>
        <w:t>2</w:t>
      </w:r>
      <w:r w:rsidRPr="00EB2B16">
        <w:rPr>
          <w:rFonts w:ascii="Cambria" w:hAnsi="Cambria"/>
          <w:noProof/>
          <w:sz w:val="24"/>
        </w:rPr>
        <w:t>, e81.</w:t>
      </w:r>
    </w:p>
    <w:p w14:paraId="345B46B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2.</w:t>
      </w:r>
      <w:r w:rsidRPr="00EB2B16">
        <w:rPr>
          <w:rFonts w:ascii="Cambria" w:hAnsi="Cambria"/>
          <w:noProof/>
          <w:sz w:val="24"/>
        </w:rPr>
        <w:tab/>
        <w:t>R Development Core Team, and R Core Team (2011). R: A language and environment for statistical computing.</w:t>
      </w:r>
    </w:p>
    <w:p w14:paraId="2CB4F36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3.</w:t>
      </w:r>
      <w:r w:rsidRPr="00EB2B16">
        <w:rPr>
          <w:rFonts w:ascii="Cambria" w:hAnsi="Cambria"/>
          <w:noProof/>
          <w:sz w:val="24"/>
        </w:rPr>
        <w:tab/>
        <w:t>Bates, D., Maechler, M., Bolker, B., and Walker, S. (2014). lme4: Linear mixed-effects models using Eigen and S4.</w:t>
      </w:r>
    </w:p>
    <w:p w14:paraId="34EAD29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4.</w:t>
      </w:r>
      <w:r w:rsidRPr="00EB2B16">
        <w:rPr>
          <w:rFonts w:ascii="Cambria" w:hAnsi="Cambria"/>
          <w:noProof/>
          <w:sz w:val="24"/>
        </w:rPr>
        <w:tab/>
        <w:t xml:space="preserve">Hothorn, T., Bretz, F., and Westfall, P. (2008). Simultaneous Inference in General Parametric Models. Biometrical J. </w:t>
      </w:r>
      <w:r w:rsidRPr="00EB2B16">
        <w:rPr>
          <w:rFonts w:ascii="Cambria" w:hAnsi="Cambria"/>
          <w:i/>
          <w:iCs/>
          <w:noProof/>
          <w:sz w:val="24"/>
        </w:rPr>
        <w:t>50</w:t>
      </w:r>
      <w:r w:rsidRPr="00EB2B16">
        <w:rPr>
          <w:rFonts w:ascii="Cambria" w:hAnsi="Cambria"/>
          <w:noProof/>
          <w:sz w:val="24"/>
        </w:rPr>
        <w:t>, 346–363.</w:t>
      </w:r>
    </w:p>
    <w:p w14:paraId="2F9CF33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5.</w:t>
      </w:r>
      <w:r w:rsidRPr="00EB2B16">
        <w:rPr>
          <w:rFonts w:ascii="Cambria" w:hAnsi="Cambria"/>
          <w:noProof/>
          <w:sz w:val="24"/>
        </w:rPr>
        <w:tab/>
        <w:t>Gastwirth, J. L., Gel, Y. R., Hui, W. L. W., Lyubchich, V., Miao, W., and Noguchi, K. (2013). lawstat: An R package for biostatistics, public policy, and law.</w:t>
      </w:r>
    </w:p>
    <w:p w14:paraId="332A9BE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6.</w:t>
      </w:r>
      <w:r w:rsidRPr="00EB2B16">
        <w:rPr>
          <w:rFonts w:ascii="Cambria" w:hAnsi="Cambria"/>
          <w:noProof/>
          <w:sz w:val="24"/>
        </w:rPr>
        <w:tab/>
        <w:t xml:space="preserve">Brown, M. B., and Forsythe, A. B. (1974). Robust Tests for the Equality of Variances. J. Am. Stat. Assoc. </w:t>
      </w:r>
      <w:r w:rsidRPr="00EB2B16">
        <w:rPr>
          <w:rFonts w:ascii="Cambria" w:hAnsi="Cambria"/>
          <w:i/>
          <w:iCs/>
          <w:noProof/>
          <w:sz w:val="24"/>
        </w:rPr>
        <w:t>69</w:t>
      </w:r>
      <w:r w:rsidRPr="00EB2B16">
        <w:rPr>
          <w:rFonts w:ascii="Cambria" w:hAnsi="Cambria"/>
          <w:noProof/>
          <w:sz w:val="24"/>
        </w:rPr>
        <w:t>, 364–367.</w:t>
      </w:r>
    </w:p>
    <w:p w14:paraId="04ACE05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7.</w:t>
      </w:r>
      <w:r w:rsidRPr="00EB2B16">
        <w:rPr>
          <w:rFonts w:ascii="Cambria" w:hAnsi="Cambria"/>
          <w:noProof/>
          <w:sz w:val="24"/>
        </w:rPr>
        <w:tab/>
        <w:t xml:space="preserve">Benjamini, Y., and Hochberg, Y. (1995). Controlling the False Discovery Rate: A Practical and Powerful Approach to Multiple Testing. J. R. Stat. Soc. Ser. B </w:t>
      </w:r>
      <w:r w:rsidRPr="00EB2B16">
        <w:rPr>
          <w:rFonts w:ascii="Cambria" w:hAnsi="Cambria"/>
          <w:i/>
          <w:iCs/>
          <w:noProof/>
          <w:sz w:val="24"/>
        </w:rPr>
        <w:t>57</w:t>
      </w:r>
      <w:r w:rsidRPr="00EB2B16">
        <w:rPr>
          <w:rFonts w:ascii="Cambria" w:hAnsi="Cambria"/>
          <w:noProof/>
          <w:sz w:val="24"/>
        </w:rPr>
        <w:t>, 289–300.</w:t>
      </w:r>
    </w:p>
    <w:p w14:paraId="77272C2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8.</w:t>
      </w:r>
      <w:r w:rsidRPr="00EB2B16">
        <w:rPr>
          <w:rFonts w:ascii="Cambria" w:hAnsi="Cambria"/>
          <w:noProof/>
          <w:sz w:val="24"/>
        </w:rPr>
        <w:tab/>
        <w:t xml:space="preserve">Steppan, C. M., Bailey, S. T., Bhat, S., Brown, E. J., Banerjee, R. R., Wright, C. M., Patel, H. R., Ahima, R. S., and Lazar, M. a (2001). The hormone resistin links obesity to diabetes. Nature </w:t>
      </w:r>
      <w:r w:rsidRPr="00EB2B16">
        <w:rPr>
          <w:rFonts w:ascii="Cambria" w:hAnsi="Cambria"/>
          <w:i/>
          <w:iCs/>
          <w:noProof/>
          <w:sz w:val="24"/>
        </w:rPr>
        <w:t>409</w:t>
      </w:r>
      <w:r w:rsidRPr="00EB2B16">
        <w:rPr>
          <w:rFonts w:ascii="Cambria" w:hAnsi="Cambria"/>
          <w:noProof/>
          <w:sz w:val="24"/>
        </w:rPr>
        <w:t>, 307–12.</w:t>
      </w:r>
    </w:p>
    <w:p w14:paraId="34D5464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9.</w:t>
      </w:r>
      <w:r w:rsidRPr="00EB2B16">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EB2B16">
        <w:rPr>
          <w:rFonts w:ascii="Cambria" w:hAnsi="Cambria"/>
          <w:i/>
          <w:iCs/>
          <w:noProof/>
          <w:sz w:val="24"/>
        </w:rPr>
        <w:t>1</w:t>
      </w:r>
      <w:r w:rsidRPr="00EB2B16">
        <w:rPr>
          <w:rFonts w:ascii="Cambria" w:hAnsi="Cambria"/>
          <w:noProof/>
          <w:sz w:val="24"/>
        </w:rPr>
        <w:t>, 1311–4.</w:t>
      </w:r>
    </w:p>
    <w:p w14:paraId="74F7077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0.</w:t>
      </w:r>
      <w:r w:rsidRPr="00EB2B16">
        <w:rPr>
          <w:rFonts w:ascii="Cambria" w:hAnsi="Cambria"/>
          <w:noProof/>
          <w:sz w:val="24"/>
        </w:rPr>
        <w:tab/>
        <w:t xml:space="preserve">Holst, J. J., Orskov, C., Nielsen, O. V, and Schwartz, T. W. (1987). Truncated glucagon-like peptide I, an insulin-releasing hormone from the distal gut. FEBS Lett. </w:t>
      </w:r>
      <w:r w:rsidRPr="00EB2B16">
        <w:rPr>
          <w:rFonts w:ascii="Cambria" w:hAnsi="Cambria"/>
          <w:i/>
          <w:iCs/>
          <w:noProof/>
          <w:sz w:val="24"/>
        </w:rPr>
        <w:t>211</w:t>
      </w:r>
      <w:r w:rsidRPr="00EB2B16">
        <w:rPr>
          <w:rFonts w:ascii="Cambria" w:hAnsi="Cambria"/>
          <w:noProof/>
          <w:sz w:val="24"/>
        </w:rPr>
        <w:t>, 169–74.</w:t>
      </w:r>
    </w:p>
    <w:p w14:paraId="43E60DA3"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1.</w:t>
      </w:r>
      <w:r w:rsidRPr="00EB2B16">
        <w:rPr>
          <w:rFonts w:ascii="Cambria" w:hAnsi="Cambria"/>
          <w:noProof/>
          <w:sz w:val="24"/>
        </w:rPr>
        <w:tab/>
        <w:t xml:space="preserve">Kreymann, B., Ghatei, M. A., Williams, G., and Bloom, S. R. (1987). Glucagon-Like Peptide-1 7-36: A Physiological Incretin in Man. Lancet </w:t>
      </w:r>
      <w:r w:rsidRPr="00EB2B16">
        <w:rPr>
          <w:rFonts w:ascii="Cambria" w:hAnsi="Cambria"/>
          <w:i/>
          <w:iCs/>
          <w:noProof/>
          <w:sz w:val="24"/>
        </w:rPr>
        <w:t>330</w:t>
      </w:r>
      <w:r w:rsidRPr="00EB2B16">
        <w:rPr>
          <w:rFonts w:ascii="Cambria" w:hAnsi="Cambria"/>
          <w:noProof/>
          <w:sz w:val="24"/>
        </w:rPr>
        <w:t>, 1300–1304.</w:t>
      </w:r>
    </w:p>
    <w:p w14:paraId="6BA6030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2.</w:t>
      </w:r>
      <w:r w:rsidRPr="00EB2B16">
        <w:rPr>
          <w:rFonts w:ascii="Cambria" w:hAnsi="Cambria"/>
          <w:noProof/>
          <w:sz w:val="24"/>
        </w:rPr>
        <w:tab/>
        <w:t xml:space="preserve">Tschöp, M., Weyer, C., Tataranni, P. a, Devanarayan, V., Ravussin, E., and Heiman, M. L. (2001). Circulating ghrelin levels are decreased in human obesity. Diabetes </w:t>
      </w:r>
      <w:r w:rsidRPr="00EB2B16">
        <w:rPr>
          <w:rFonts w:ascii="Cambria" w:hAnsi="Cambria"/>
          <w:i/>
          <w:iCs/>
          <w:noProof/>
          <w:sz w:val="24"/>
        </w:rPr>
        <w:t>50</w:t>
      </w:r>
      <w:r w:rsidRPr="00EB2B16">
        <w:rPr>
          <w:rFonts w:ascii="Cambria" w:hAnsi="Cambria"/>
          <w:noProof/>
          <w:sz w:val="24"/>
        </w:rPr>
        <w:t>, 707–9.</w:t>
      </w:r>
    </w:p>
    <w:p w14:paraId="5ACFE59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3.</w:t>
      </w:r>
      <w:r w:rsidRPr="00EB2B16">
        <w:rPr>
          <w:rFonts w:ascii="Cambria" w:hAnsi="Cambria"/>
          <w:noProof/>
          <w:sz w:val="24"/>
        </w:rPr>
        <w:tab/>
        <w:t xml:space="preserve">Tschöp, M., Smiley, D. L., and Heiman, M. L. (2000). Ghrelin induces adiposity in rodents. Nature </w:t>
      </w:r>
      <w:r w:rsidRPr="00EB2B16">
        <w:rPr>
          <w:rFonts w:ascii="Cambria" w:hAnsi="Cambria"/>
          <w:i/>
          <w:iCs/>
          <w:noProof/>
          <w:sz w:val="24"/>
        </w:rPr>
        <w:t>407</w:t>
      </w:r>
      <w:r w:rsidRPr="00EB2B16">
        <w:rPr>
          <w:rFonts w:ascii="Cambria" w:hAnsi="Cambria"/>
          <w:noProof/>
          <w:sz w:val="24"/>
        </w:rPr>
        <w:t>, 908–13.</w:t>
      </w:r>
    </w:p>
    <w:p w14:paraId="74A779A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4.</w:t>
      </w:r>
      <w:r w:rsidRPr="00EB2B16">
        <w:rPr>
          <w:rFonts w:ascii="Cambria" w:hAnsi="Cambria"/>
          <w:noProof/>
          <w:sz w:val="24"/>
        </w:rPr>
        <w:tab/>
        <w:t xml:space="preserve">Ingalls, A. M., Dickie, M. M., and Snell, G. D. (1950). Obese, a new mutation in the house mouse. J. Hered. </w:t>
      </w:r>
      <w:r w:rsidRPr="00EB2B16">
        <w:rPr>
          <w:rFonts w:ascii="Cambria" w:hAnsi="Cambria"/>
          <w:i/>
          <w:iCs/>
          <w:noProof/>
          <w:sz w:val="24"/>
        </w:rPr>
        <w:t>41</w:t>
      </w:r>
      <w:r w:rsidRPr="00EB2B16">
        <w:rPr>
          <w:rFonts w:ascii="Cambria" w:hAnsi="Cambria"/>
          <w:noProof/>
          <w:sz w:val="24"/>
        </w:rPr>
        <w:t>, 317–8.</w:t>
      </w:r>
    </w:p>
    <w:p w14:paraId="57F273B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5.</w:t>
      </w:r>
      <w:r w:rsidRPr="00EB2B16">
        <w:rPr>
          <w:rFonts w:ascii="Cambria" w:hAnsi="Cambria"/>
          <w:noProof/>
          <w:sz w:val="24"/>
        </w:rPr>
        <w:tab/>
        <w:t xml:space="preserve">Mistry, A. M., Swick, A. G., and Romsos, D. R. (1997). Leptin rapidly lowers food intake and elevates metabolic rates in lean and ob/ob mice. J. Nutr. </w:t>
      </w:r>
      <w:r w:rsidRPr="00EB2B16">
        <w:rPr>
          <w:rFonts w:ascii="Cambria" w:hAnsi="Cambria"/>
          <w:i/>
          <w:iCs/>
          <w:noProof/>
          <w:sz w:val="24"/>
        </w:rPr>
        <w:t>127</w:t>
      </w:r>
      <w:r w:rsidRPr="00EB2B16">
        <w:rPr>
          <w:rFonts w:ascii="Cambria" w:hAnsi="Cambria"/>
          <w:noProof/>
          <w:sz w:val="24"/>
        </w:rPr>
        <w:t>, 2065–72.</w:t>
      </w:r>
    </w:p>
    <w:p w14:paraId="0B4E76D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6.</w:t>
      </w:r>
      <w:r w:rsidRPr="00EB2B16">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EB2B16">
        <w:rPr>
          <w:rFonts w:ascii="Cambria" w:hAnsi="Cambria"/>
          <w:i/>
          <w:iCs/>
          <w:noProof/>
          <w:sz w:val="24"/>
        </w:rPr>
        <w:t>269</w:t>
      </w:r>
      <w:r w:rsidRPr="00EB2B16">
        <w:rPr>
          <w:rFonts w:ascii="Cambria" w:hAnsi="Cambria"/>
          <w:noProof/>
          <w:sz w:val="24"/>
        </w:rPr>
        <w:t>, 543–546.</w:t>
      </w:r>
    </w:p>
    <w:p w14:paraId="5C311E5E"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7.</w:t>
      </w:r>
      <w:r w:rsidRPr="00EB2B16">
        <w:rPr>
          <w:rFonts w:ascii="Cambria" w:hAnsi="Cambria"/>
          <w:noProof/>
          <w:sz w:val="24"/>
        </w:rPr>
        <w:tab/>
        <w:t xml:space="preserve">Zhang, Y., Proenca, R., Maffei, M., Barone, M., Leopold, L., and Friedman, J. M. (1994). Positional cloning of the mouse obese gene and its human homologue. Nature </w:t>
      </w:r>
      <w:r w:rsidRPr="00EB2B16">
        <w:rPr>
          <w:rFonts w:ascii="Cambria" w:hAnsi="Cambria"/>
          <w:i/>
          <w:iCs/>
          <w:noProof/>
          <w:sz w:val="24"/>
        </w:rPr>
        <w:t>372</w:t>
      </w:r>
      <w:r w:rsidRPr="00EB2B16">
        <w:rPr>
          <w:rFonts w:ascii="Cambria" w:hAnsi="Cambria"/>
          <w:noProof/>
          <w:sz w:val="24"/>
        </w:rPr>
        <w:t>, 425–32.</w:t>
      </w:r>
    </w:p>
    <w:p w14:paraId="6366F24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8.</w:t>
      </w:r>
      <w:r w:rsidRPr="00EB2B16">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EB2B16">
        <w:rPr>
          <w:rFonts w:ascii="Cambria" w:hAnsi="Cambria"/>
          <w:i/>
          <w:iCs/>
          <w:noProof/>
          <w:sz w:val="24"/>
        </w:rPr>
        <w:t>490</w:t>
      </w:r>
      <w:r w:rsidRPr="00EB2B16">
        <w:rPr>
          <w:rFonts w:ascii="Cambria" w:hAnsi="Cambria"/>
          <w:noProof/>
          <w:sz w:val="24"/>
        </w:rPr>
        <w:t>, 267–72.</w:t>
      </w:r>
    </w:p>
    <w:p w14:paraId="7F6AABB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9.</w:t>
      </w:r>
      <w:r w:rsidRPr="00EB2B16">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EB2B16">
        <w:rPr>
          <w:rFonts w:ascii="Cambria" w:hAnsi="Cambria"/>
          <w:i/>
          <w:iCs/>
          <w:noProof/>
          <w:sz w:val="24"/>
        </w:rPr>
        <w:t>3</w:t>
      </w:r>
      <w:r w:rsidRPr="00EB2B16">
        <w:rPr>
          <w:rFonts w:ascii="Cambria" w:hAnsi="Cambria"/>
          <w:noProof/>
          <w:sz w:val="24"/>
        </w:rPr>
        <w:t>, 238–40.</w:t>
      </w:r>
    </w:p>
    <w:p w14:paraId="3A49B43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0.</w:t>
      </w:r>
      <w:r w:rsidRPr="00EB2B16">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EB2B16">
        <w:rPr>
          <w:rFonts w:ascii="Cambria" w:hAnsi="Cambria"/>
          <w:i/>
          <w:iCs/>
          <w:noProof/>
          <w:sz w:val="24"/>
        </w:rPr>
        <w:t>42</w:t>
      </w:r>
      <w:r w:rsidRPr="00EB2B16">
        <w:rPr>
          <w:rFonts w:ascii="Cambria" w:hAnsi="Cambria"/>
          <w:noProof/>
          <w:sz w:val="24"/>
        </w:rPr>
        <w:t>, 937–948.</w:t>
      </w:r>
    </w:p>
    <w:p w14:paraId="38927E43"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1.</w:t>
      </w:r>
      <w:r w:rsidRPr="00EB2B16">
        <w:rPr>
          <w:rFonts w:ascii="Cambria" w:hAnsi="Cambria"/>
          <w:noProof/>
          <w:sz w:val="24"/>
        </w:rPr>
        <w:tab/>
        <w:t xml:space="preserve">Bogardus, C. (2009). Missing heritability and GWAS utility. Obesity (Silver Spring). </w:t>
      </w:r>
      <w:r w:rsidRPr="00EB2B16">
        <w:rPr>
          <w:rFonts w:ascii="Cambria" w:hAnsi="Cambria"/>
          <w:i/>
          <w:iCs/>
          <w:noProof/>
          <w:sz w:val="24"/>
        </w:rPr>
        <w:t>17</w:t>
      </w:r>
      <w:r w:rsidRPr="00EB2B16">
        <w:rPr>
          <w:rFonts w:ascii="Cambria" w:hAnsi="Cambria"/>
          <w:noProof/>
          <w:sz w:val="24"/>
        </w:rPr>
        <w:t>, 209–10.</w:t>
      </w:r>
    </w:p>
    <w:p w14:paraId="6702AE9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2.</w:t>
      </w:r>
      <w:r w:rsidRPr="00EB2B16">
        <w:rPr>
          <w:rFonts w:ascii="Cambria" w:hAnsi="Cambria"/>
          <w:noProof/>
          <w:sz w:val="24"/>
        </w:rPr>
        <w:tab/>
        <w:t xml:space="preserve">Loos, R. J. F. (2012). Genetic determinants of common obesity and their value in prediction. Best Pract. Res. Clin. Endocrinol. Metab. </w:t>
      </w:r>
      <w:r w:rsidRPr="00EB2B16">
        <w:rPr>
          <w:rFonts w:ascii="Cambria" w:hAnsi="Cambria"/>
          <w:i/>
          <w:iCs/>
          <w:noProof/>
          <w:sz w:val="24"/>
        </w:rPr>
        <w:t>26</w:t>
      </w:r>
      <w:r w:rsidRPr="00EB2B16">
        <w:rPr>
          <w:rFonts w:ascii="Cambria" w:hAnsi="Cambria"/>
          <w:noProof/>
          <w:sz w:val="24"/>
        </w:rPr>
        <w:t>, 211–26.</w:t>
      </w:r>
    </w:p>
    <w:p w14:paraId="6CF110C0"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3.</w:t>
      </w:r>
      <w:r w:rsidRPr="00EB2B16">
        <w:rPr>
          <w:rFonts w:ascii="Cambria" w:hAnsi="Cambria"/>
          <w:noProof/>
          <w:sz w:val="24"/>
        </w:rPr>
        <w:tab/>
        <w:t xml:space="preserve">Griffiths, M., Payne, P. ., Rivers, J. P. ., Cox, M., and Stunkard, A. . (1990). Metabolic rate and physical development in children at risk of obesity. Lancet </w:t>
      </w:r>
      <w:r w:rsidRPr="00EB2B16">
        <w:rPr>
          <w:rFonts w:ascii="Cambria" w:hAnsi="Cambria"/>
          <w:i/>
          <w:iCs/>
          <w:noProof/>
          <w:sz w:val="24"/>
        </w:rPr>
        <w:t>336</w:t>
      </w:r>
      <w:r w:rsidRPr="00EB2B16">
        <w:rPr>
          <w:rFonts w:ascii="Cambria" w:hAnsi="Cambria"/>
          <w:noProof/>
          <w:sz w:val="24"/>
        </w:rPr>
        <w:t>, 76–78.</w:t>
      </w:r>
    </w:p>
    <w:p w14:paraId="771C888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4.</w:t>
      </w:r>
      <w:r w:rsidRPr="00EB2B16">
        <w:rPr>
          <w:rFonts w:ascii="Cambria" w:hAnsi="Cambria"/>
          <w:noProof/>
          <w:sz w:val="24"/>
        </w:rPr>
        <w:tab/>
        <w:t xml:space="preserve">Roberts, S. B., Savage, J., Coward, W. A., Chew, B., and Lucas, A. (1988). Energy expenditure and intake in infants born to lean and overweight mothers. N. Engl. J. Med. </w:t>
      </w:r>
      <w:r w:rsidRPr="00EB2B16">
        <w:rPr>
          <w:rFonts w:ascii="Cambria" w:hAnsi="Cambria"/>
          <w:i/>
          <w:iCs/>
          <w:noProof/>
          <w:sz w:val="24"/>
        </w:rPr>
        <w:t>318</w:t>
      </w:r>
      <w:r w:rsidRPr="00EB2B16">
        <w:rPr>
          <w:rFonts w:ascii="Cambria" w:hAnsi="Cambria"/>
          <w:noProof/>
          <w:sz w:val="24"/>
        </w:rPr>
        <w:t>, 461–6.</w:t>
      </w:r>
    </w:p>
    <w:p w14:paraId="1CAEFA7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5.</w:t>
      </w:r>
      <w:r w:rsidRPr="00EB2B16">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EB2B16">
        <w:rPr>
          <w:rFonts w:ascii="Cambria" w:hAnsi="Cambria"/>
          <w:i/>
          <w:iCs/>
          <w:noProof/>
          <w:sz w:val="24"/>
        </w:rPr>
        <w:t>81</w:t>
      </w:r>
      <w:r w:rsidRPr="00EB2B16">
        <w:rPr>
          <w:rFonts w:ascii="Cambria" w:hAnsi="Cambria"/>
          <w:noProof/>
          <w:sz w:val="24"/>
        </w:rPr>
        <w:t>, 968–975.</w:t>
      </w:r>
    </w:p>
    <w:p w14:paraId="7FCB6318"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6.</w:t>
      </w:r>
      <w:r w:rsidRPr="00EB2B16">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EB2B16">
        <w:rPr>
          <w:rFonts w:ascii="Cambria" w:hAnsi="Cambria"/>
          <w:i/>
          <w:iCs/>
          <w:noProof/>
          <w:sz w:val="24"/>
        </w:rPr>
        <w:t>148</w:t>
      </w:r>
      <w:r w:rsidRPr="00EB2B16">
        <w:rPr>
          <w:rFonts w:ascii="Cambria" w:hAnsi="Cambria"/>
          <w:noProof/>
          <w:sz w:val="24"/>
        </w:rPr>
        <w:t>, 300–9.</w:t>
      </w:r>
    </w:p>
    <w:p w14:paraId="38A594F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7.</w:t>
      </w:r>
      <w:r w:rsidRPr="00EB2B16">
        <w:rPr>
          <w:rFonts w:ascii="Cambria" w:hAnsi="Cambria"/>
          <w:noProof/>
          <w:sz w:val="24"/>
        </w:rPr>
        <w:tab/>
        <w:t xml:space="preserve">Leibel, R. L., Rosenbaum, M., and Hirsch, J. (1995). Changes in energy expenditure resulting from altered body weight. N. Engl. J. Med. </w:t>
      </w:r>
      <w:r w:rsidRPr="00EB2B16">
        <w:rPr>
          <w:rFonts w:ascii="Cambria" w:hAnsi="Cambria"/>
          <w:i/>
          <w:iCs/>
          <w:noProof/>
          <w:sz w:val="24"/>
        </w:rPr>
        <w:t>332</w:t>
      </w:r>
      <w:r w:rsidRPr="00EB2B16">
        <w:rPr>
          <w:rFonts w:ascii="Cambria" w:hAnsi="Cambria"/>
          <w:noProof/>
          <w:sz w:val="24"/>
        </w:rPr>
        <w:t>, 621–8.</w:t>
      </w:r>
    </w:p>
    <w:p w14:paraId="434FB9E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8.</w:t>
      </w:r>
      <w:r w:rsidRPr="00EB2B16">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EB2B16">
        <w:rPr>
          <w:rFonts w:ascii="Cambria" w:hAnsi="Cambria"/>
          <w:i/>
          <w:iCs/>
          <w:noProof/>
          <w:sz w:val="24"/>
        </w:rPr>
        <w:t>78</w:t>
      </w:r>
      <w:r w:rsidRPr="00EB2B16">
        <w:rPr>
          <w:rFonts w:ascii="Cambria" w:hAnsi="Cambria"/>
          <w:noProof/>
          <w:sz w:val="24"/>
        </w:rPr>
        <w:t xml:space="preserve">, 1568–78. </w:t>
      </w:r>
    </w:p>
    <w:p w14:paraId="1ECDFBD9" w14:textId="1C6AF627" w:rsidR="003A21BA" w:rsidRDefault="00F32E39" w:rsidP="00EB2B16">
      <w:pPr>
        <w:pStyle w:val="NormalWeb"/>
        <w:ind w:left="640" w:hanging="640"/>
        <w:divId w:val="2034724363"/>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maltodextrose.  Due to seasonal variations in the composition of the Normal Chow Diet, these are best estimates as provided by the vendor</w:t>
      </w:r>
      <w:r w:rsidR="00FC28A8">
        <w:t>.</w:t>
      </w:r>
    </w:p>
    <w:p w14:paraId="62CA6E64" w14:textId="77777777" w:rsidR="00A708F6" w:rsidRDefault="00A708F6" w:rsidP="00235AFE">
      <w:pPr>
        <w:spacing w:line="480" w:lineRule="auto"/>
      </w:pPr>
    </w:p>
    <w:p w14:paraId="1B01723E" w14:textId="07D30227"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Benjamini and Hochberg and presented as q-values.  Measurements are ordered by predictive effect on HFD.</w:t>
      </w:r>
      <w:r w:rsidR="006D4086">
        <w:t xml:space="preserve">  Rho</w:t>
      </w:r>
      <w:r w:rsidR="00366EA2">
        <w:rPr>
          <w:vertAlign w:val="superscript"/>
        </w:rPr>
        <w:t>2</w:t>
      </w:r>
      <w:r w:rsidR="006D4086">
        <w:t xml:space="preserve"> indicate</w:t>
      </w:r>
      <w:r w:rsidR="009E6F31">
        <w:t>s correlation coefficient as determined by Spearman’s rank order test.</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2D8333B2" w14:textId="50FA57D0" w:rsidR="00A708F6" w:rsidRDefault="00A708F6" w:rsidP="00235AFE">
      <w:pPr>
        <w:spacing w:line="480" w:lineRule="auto"/>
      </w:pPr>
      <w:r w:rsidRPr="008B57E0">
        <w:rPr>
          <w:b/>
        </w:rPr>
        <w:t xml:space="preserve">Figure </w:t>
      </w:r>
      <w:r w:rsidR="00C10601">
        <w:rPr>
          <w:b/>
        </w:rPr>
        <w:t>1</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7B0F7BA8" w:rsidR="00A708F6" w:rsidRDefault="00A708F6" w:rsidP="00235AFE">
      <w:pPr>
        <w:spacing w:line="480" w:lineRule="auto"/>
      </w:pPr>
      <w:r w:rsidRPr="008B57E0">
        <w:rPr>
          <w:b/>
        </w:rPr>
        <w:t xml:space="preserve">Figure </w:t>
      </w:r>
      <w:r w:rsidR="00C10601">
        <w:rPr>
          <w:b/>
        </w:rPr>
        <w:t>2</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r w:rsidR="00356657">
        <w:t>re-feeding</w:t>
      </w:r>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r w:rsidR="001B7ED8">
        <w:t>Wilcoxon</w:t>
      </w:r>
      <w:r w:rsidR="00AA7BFA">
        <w:t xml:space="preserve"> Test after a significant </w:t>
      </w:r>
      <w:r w:rsidR="001B7ED8">
        <w:t>Kruskal-Wallis</w:t>
      </w:r>
      <w:r w:rsidR="00AA7BFA">
        <w:t xml:space="preserve"> </w:t>
      </w:r>
      <w:r w:rsidR="001B7ED8">
        <w:t>test</w:t>
      </w:r>
      <w:r w:rsidR="00345A50">
        <w:t xml:space="preserve"> (p&lt;0.001)</w:t>
      </w:r>
      <w:r w:rsidR="00A80CEB">
        <w:t>.</w:t>
      </w:r>
    </w:p>
    <w:p w14:paraId="3C3E907D" w14:textId="77777777" w:rsidR="00A708F6" w:rsidRDefault="00A708F6" w:rsidP="00235AFE">
      <w:pPr>
        <w:spacing w:line="480" w:lineRule="auto"/>
      </w:pPr>
    </w:p>
    <w:p w14:paraId="4739CD92" w14:textId="4DFA863D" w:rsidR="00A708F6" w:rsidRDefault="00A708F6" w:rsidP="00235AFE">
      <w:pPr>
        <w:spacing w:line="480" w:lineRule="auto"/>
      </w:pPr>
      <w:r w:rsidRPr="008B57E0">
        <w:rPr>
          <w:b/>
        </w:rPr>
        <w:t xml:space="preserve">Figure </w:t>
      </w:r>
      <w:r w:rsidR="00C10601">
        <w:rPr>
          <w:b/>
        </w:rPr>
        <w:t>3</w:t>
      </w:r>
      <w:r w:rsidRPr="008B57E0">
        <w:rPr>
          <w:b/>
        </w:rPr>
        <w:t>: Pre-diet</w:t>
      </w:r>
      <w:r>
        <w:rPr>
          <w:b/>
        </w:rPr>
        <w:t xml:space="preserve"> fasting response </w:t>
      </w:r>
      <w:r w:rsidR="00B30F5C">
        <w:rPr>
          <w:b/>
        </w:rPr>
        <w:t>negatively correlates with</w:t>
      </w:r>
      <w:r>
        <w:rPr>
          <w:b/>
        </w:rPr>
        <w:t xml:space="preserve"> weight gain. </w:t>
      </w:r>
      <w:r>
        <w:t xml:space="preserve">Correlation between </w:t>
      </w:r>
      <w:r w:rsidR="00F76D25">
        <w:t>relative</w:t>
      </w:r>
      <w:r>
        <w:t xml:space="preserve"> fasting</w:t>
      </w:r>
      <w:r w:rsidR="00B30F5C">
        <w:t xml:space="preserve"> induced</w:t>
      </w:r>
      <w:r>
        <w:t xml:space="preserve"> weight loss </w:t>
      </w:r>
      <w:r w:rsidR="00F76D25">
        <w:t xml:space="preserve">at 10 weeks </w:t>
      </w:r>
      <w:r>
        <w:t xml:space="preserve">and </w:t>
      </w:r>
      <w:r w:rsidR="00F76D25">
        <w:t>percent weight gain during the 12 week diet</w:t>
      </w:r>
      <w:r w:rsidR="00B30F5C">
        <w:t xml:space="preserve">.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gain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2614C7BF"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794C6C">
        <w:t>Asterisk indicates p&lt;0.05 from pairwise test after a significant ANOVA.</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r w:rsidR="00AA7BFA">
        <w:t>Tukey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r w:rsidR="00731EDF" w:rsidRPr="008B57E0">
        <w:rPr>
          <w:b/>
          <w:i/>
        </w:rPr>
        <w:t>ob/</w:t>
      </w:r>
      <w:r w:rsidR="00731EDF">
        <w:rPr>
          <w:b/>
          <w:i/>
        </w:rPr>
        <w:t xml:space="preserve">ob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r w:rsidR="00731EDF">
        <w:rPr>
          <w:i/>
        </w:rPr>
        <w:t xml:space="preserve">ob/ob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r w:rsidR="00467669">
        <w:rPr>
          <w:i/>
        </w:rPr>
        <w:t xml:space="preserve">ob/ob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r w:rsidR="0081647A" w:rsidRPr="00090012">
        <w:rPr>
          <w:b/>
          <w:i/>
        </w:rPr>
        <w:t>ob/ob</w:t>
      </w:r>
      <w:r w:rsidR="0081647A" w:rsidRPr="00090012">
        <w:rPr>
          <w:b/>
        </w:rPr>
        <w:t xml:space="preserve"> </w:t>
      </w:r>
      <w:r w:rsidR="0062524D">
        <w:rPr>
          <w:b/>
        </w:rPr>
        <w:t>mice</w:t>
      </w:r>
      <w:r w:rsidR="0081647A">
        <w:t xml:space="preserve">. </w:t>
      </w:r>
      <w:r w:rsidR="00E13410">
        <w:t xml:space="preserve">120 day </w:t>
      </w:r>
      <w:r w:rsidR="0062524D">
        <w:t xml:space="preserve">old </w:t>
      </w:r>
      <w:r w:rsidR="0081647A">
        <w:rPr>
          <w:i/>
        </w:rPr>
        <w:t xml:space="preserve">ob/ob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1BF"/>
    <w:rsid w:val="000F596A"/>
    <w:rsid w:val="00104B6F"/>
    <w:rsid w:val="0010569F"/>
    <w:rsid w:val="001321BE"/>
    <w:rsid w:val="001328AE"/>
    <w:rsid w:val="001459FA"/>
    <w:rsid w:val="001660D5"/>
    <w:rsid w:val="0019180D"/>
    <w:rsid w:val="00195F04"/>
    <w:rsid w:val="001A39F5"/>
    <w:rsid w:val="001A7F1F"/>
    <w:rsid w:val="001B13BA"/>
    <w:rsid w:val="001B4951"/>
    <w:rsid w:val="001B7ED8"/>
    <w:rsid w:val="001D0CDB"/>
    <w:rsid w:val="001D13F3"/>
    <w:rsid w:val="001D56D1"/>
    <w:rsid w:val="001F1A0D"/>
    <w:rsid w:val="001F66A6"/>
    <w:rsid w:val="001F6C0C"/>
    <w:rsid w:val="0020439B"/>
    <w:rsid w:val="00214C99"/>
    <w:rsid w:val="002211A3"/>
    <w:rsid w:val="00223FDF"/>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12"/>
    <w:rsid w:val="002E46F3"/>
    <w:rsid w:val="002E5FEC"/>
    <w:rsid w:val="002E66DD"/>
    <w:rsid w:val="002F0B5C"/>
    <w:rsid w:val="00320BCC"/>
    <w:rsid w:val="00335501"/>
    <w:rsid w:val="00341DE9"/>
    <w:rsid w:val="00345A50"/>
    <w:rsid w:val="00350E61"/>
    <w:rsid w:val="003510BA"/>
    <w:rsid w:val="00351436"/>
    <w:rsid w:val="00351EA1"/>
    <w:rsid w:val="00352D86"/>
    <w:rsid w:val="00356657"/>
    <w:rsid w:val="00360BF0"/>
    <w:rsid w:val="00366EA2"/>
    <w:rsid w:val="00370E07"/>
    <w:rsid w:val="00377740"/>
    <w:rsid w:val="00384038"/>
    <w:rsid w:val="00391A6A"/>
    <w:rsid w:val="00394A2F"/>
    <w:rsid w:val="003A21BA"/>
    <w:rsid w:val="003A4EED"/>
    <w:rsid w:val="003A6DDD"/>
    <w:rsid w:val="003C4A14"/>
    <w:rsid w:val="003D464A"/>
    <w:rsid w:val="003E5583"/>
    <w:rsid w:val="003E7A89"/>
    <w:rsid w:val="0040433C"/>
    <w:rsid w:val="00405368"/>
    <w:rsid w:val="00416613"/>
    <w:rsid w:val="004225D6"/>
    <w:rsid w:val="00422A30"/>
    <w:rsid w:val="00422AA9"/>
    <w:rsid w:val="0043192A"/>
    <w:rsid w:val="004423DE"/>
    <w:rsid w:val="00444831"/>
    <w:rsid w:val="0044539F"/>
    <w:rsid w:val="00451ED8"/>
    <w:rsid w:val="0046010F"/>
    <w:rsid w:val="00461AB3"/>
    <w:rsid w:val="00467669"/>
    <w:rsid w:val="004703C9"/>
    <w:rsid w:val="00470918"/>
    <w:rsid w:val="004778C0"/>
    <w:rsid w:val="00477C1C"/>
    <w:rsid w:val="004A14E1"/>
    <w:rsid w:val="004A3389"/>
    <w:rsid w:val="004A3BC4"/>
    <w:rsid w:val="004A47BD"/>
    <w:rsid w:val="004A58BC"/>
    <w:rsid w:val="004A609D"/>
    <w:rsid w:val="004C32E5"/>
    <w:rsid w:val="004D3299"/>
    <w:rsid w:val="00502009"/>
    <w:rsid w:val="0052115C"/>
    <w:rsid w:val="00537E56"/>
    <w:rsid w:val="00542B70"/>
    <w:rsid w:val="005444B4"/>
    <w:rsid w:val="0055021A"/>
    <w:rsid w:val="00552EC7"/>
    <w:rsid w:val="00577865"/>
    <w:rsid w:val="00590A1C"/>
    <w:rsid w:val="0059233A"/>
    <w:rsid w:val="005A057E"/>
    <w:rsid w:val="005A3A52"/>
    <w:rsid w:val="005B687A"/>
    <w:rsid w:val="005C400C"/>
    <w:rsid w:val="005D6B00"/>
    <w:rsid w:val="005E01E6"/>
    <w:rsid w:val="005E34F1"/>
    <w:rsid w:val="005E706F"/>
    <w:rsid w:val="005F1777"/>
    <w:rsid w:val="005F39D0"/>
    <w:rsid w:val="005F46A4"/>
    <w:rsid w:val="00601D01"/>
    <w:rsid w:val="00613CB8"/>
    <w:rsid w:val="00623191"/>
    <w:rsid w:val="0062524D"/>
    <w:rsid w:val="006345E6"/>
    <w:rsid w:val="00645CD7"/>
    <w:rsid w:val="00654902"/>
    <w:rsid w:val="0066771A"/>
    <w:rsid w:val="00675E68"/>
    <w:rsid w:val="00682DA1"/>
    <w:rsid w:val="006853EC"/>
    <w:rsid w:val="006859DB"/>
    <w:rsid w:val="00696479"/>
    <w:rsid w:val="006D4086"/>
    <w:rsid w:val="006E68F4"/>
    <w:rsid w:val="007137E7"/>
    <w:rsid w:val="0072196C"/>
    <w:rsid w:val="00726411"/>
    <w:rsid w:val="00730887"/>
    <w:rsid w:val="00731EDF"/>
    <w:rsid w:val="00736223"/>
    <w:rsid w:val="00736C1D"/>
    <w:rsid w:val="00757195"/>
    <w:rsid w:val="00760733"/>
    <w:rsid w:val="00770F8D"/>
    <w:rsid w:val="0078479E"/>
    <w:rsid w:val="00794A05"/>
    <w:rsid w:val="00794C6C"/>
    <w:rsid w:val="007A45A5"/>
    <w:rsid w:val="007B189E"/>
    <w:rsid w:val="007B5E8F"/>
    <w:rsid w:val="007B63F7"/>
    <w:rsid w:val="007B75DD"/>
    <w:rsid w:val="007C0CB5"/>
    <w:rsid w:val="007C2473"/>
    <w:rsid w:val="007E1355"/>
    <w:rsid w:val="007E3AF9"/>
    <w:rsid w:val="008162BC"/>
    <w:rsid w:val="0081647A"/>
    <w:rsid w:val="008165C1"/>
    <w:rsid w:val="0083433C"/>
    <w:rsid w:val="00841B51"/>
    <w:rsid w:val="008423B0"/>
    <w:rsid w:val="008431A4"/>
    <w:rsid w:val="00857677"/>
    <w:rsid w:val="008640AF"/>
    <w:rsid w:val="00865166"/>
    <w:rsid w:val="00867408"/>
    <w:rsid w:val="00870881"/>
    <w:rsid w:val="00871384"/>
    <w:rsid w:val="0089466A"/>
    <w:rsid w:val="008B42E9"/>
    <w:rsid w:val="008B57E0"/>
    <w:rsid w:val="008C0F85"/>
    <w:rsid w:val="008C4AA8"/>
    <w:rsid w:val="008C4C4D"/>
    <w:rsid w:val="008C7599"/>
    <w:rsid w:val="008D1885"/>
    <w:rsid w:val="008D3690"/>
    <w:rsid w:val="008D4E44"/>
    <w:rsid w:val="008D69EA"/>
    <w:rsid w:val="008E51B4"/>
    <w:rsid w:val="008E560D"/>
    <w:rsid w:val="008E754F"/>
    <w:rsid w:val="008F6215"/>
    <w:rsid w:val="0090145A"/>
    <w:rsid w:val="0091217D"/>
    <w:rsid w:val="009209BC"/>
    <w:rsid w:val="00922A4E"/>
    <w:rsid w:val="00926EA7"/>
    <w:rsid w:val="009309CC"/>
    <w:rsid w:val="0093520A"/>
    <w:rsid w:val="009443EE"/>
    <w:rsid w:val="009517F8"/>
    <w:rsid w:val="00977353"/>
    <w:rsid w:val="00980536"/>
    <w:rsid w:val="00986895"/>
    <w:rsid w:val="009B2753"/>
    <w:rsid w:val="009B2E73"/>
    <w:rsid w:val="009B3BC5"/>
    <w:rsid w:val="009C6CAB"/>
    <w:rsid w:val="009D6FCA"/>
    <w:rsid w:val="009E6F31"/>
    <w:rsid w:val="00A13CB4"/>
    <w:rsid w:val="00A145C2"/>
    <w:rsid w:val="00A20612"/>
    <w:rsid w:val="00A44DC2"/>
    <w:rsid w:val="00A47586"/>
    <w:rsid w:val="00A616F7"/>
    <w:rsid w:val="00A66F9F"/>
    <w:rsid w:val="00A708F6"/>
    <w:rsid w:val="00A80CEB"/>
    <w:rsid w:val="00A850D4"/>
    <w:rsid w:val="00A86EF0"/>
    <w:rsid w:val="00A93BE5"/>
    <w:rsid w:val="00A93FE6"/>
    <w:rsid w:val="00AA2106"/>
    <w:rsid w:val="00AA7BFA"/>
    <w:rsid w:val="00AC1581"/>
    <w:rsid w:val="00AD73E1"/>
    <w:rsid w:val="00AF277D"/>
    <w:rsid w:val="00B045DE"/>
    <w:rsid w:val="00B05EA2"/>
    <w:rsid w:val="00B07AD1"/>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10601"/>
    <w:rsid w:val="00C213A6"/>
    <w:rsid w:val="00C41921"/>
    <w:rsid w:val="00C4203B"/>
    <w:rsid w:val="00C46CEB"/>
    <w:rsid w:val="00C47379"/>
    <w:rsid w:val="00C55422"/>
    <w:rsid w:val="00C651B3"/>
    <w:rsid w:val="00C6702E"/>
    <w:rsid w:val="00C779AF"/>
    <w:rsid w:val="00C963D4"/>
    <w:rsid w:val="00CA48FE"/>
    <w:rsid w:val="00CB3FBB"/>
    <w:rsid w:val="00CD0C14"/>
    <w:rsid w:val="00CE06C3"/>
    <w:rsid w:val="00CF3D73"/>
    <w:rsid w:val="00D031F1"/>
    <w:rsid w:val="00D05D9C"/>
    <w:rsid w:val="00D1346E"/>
    <w:rsid w:val="00D30504"/>
    <w:rsid w:val="00D60A1E"/>
    <w:rsid w:val="00D7401A"/>
    <w:rsid w:val="00D821E1"/>
    <w:rsid w:val="00D82546"/>
    <w:rsid w:val="00D84B0B"/>
    <w:rsid w:val="00D94D74"/>
    <w:rsid w:val="00DB3A5C"/>
    <w:rsid w:val="00DC0B49"/>
    <w:rsid w:val="00DD2B73"/>
    <w:rsid w:val="00DE3E75"/>
    <w:rsid w:val="00E0787E"/>
    <w:rsid w:val="00E13410"/>
    <w:rsid w:val="00E1621E"/>
    <w:rsid w:val="00E25D62"/>
    <w:rsid w:val="00E37165"/>
    <w:rsid w:val="00E37D0E"/>
    <w:rsid w:val="00E43E25"/>
    <w:rsid w:val="00E512ED"/>
    <w:rsid w:val="00E56A5B"/>
    <w:rsid w:val="00E70F4E"/>
    <w:rsid w:val="00E97188"/>
    <w:rsid w:val="00EB2167"/>
    <w:rsid w:val="00EB2B16"/>
    <w:rsid w:val="00EC62C8"/>
    <w:rsid w:val="00ED077D"/>
    <w:rsid w:val="00EE551B"/>
    <w:rsid w:val="00EF79F1"/>
    <w:rsid w:val="00F16196"/>
    <w:rsid w:val="00F1796E"/>
    <w:rsid w:val="00F2094F"/>
    <w:rsid w:val="00F30D2F"/>
    <w:rsid w:val="00F32E39"/>
    <w:rsid w:val="00F431AE"/>
    <w:rsid w:val="00F5171A"/>
    <w:rsid w:val="00F51E7D"/>
    <w:rsid w:val="00F661C1"/>
    <w:rsid w:val="00F76D25"/>
    <w:rsid w:val="00F951A0"/>
    <w:rsid w:val="00FA0606"/>
    <w:rsid w:val="00FA1E0A"/>
    <w:rsid w:val="00FA6581"/>
    <w:rsid w:val="00FA677D"/>
    <w:rsid w:val="00FA7001"/>
    <w:rsid w:val="00FC28A8"/>
    <w:rsid w:val="00FC3575"/>
    <w:rsid w:val="00FC7608"/>
    <w:rsid w:val="00FC7E2C"/>
    <w:rsid w:val="00FE1790"/>
    <w:rsid w:val="00FE30B0"/>
    <w:rsid w:val="00FE3253"/>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sChild>
                                                                                                                                                                            <w:div w:id="728386628">
                                                                                                                                                                              <w:marLeft w:val="0"/>
                                                                                                                                                                              <w:marRight w:val="0"/>
                                                                                                                                                                              <w:marTop w:val="0"/>
                                                                                                                                                                              <w:marBottom w:val="0"/>
                                                                                                                                                                              <w:divBdr>
                                                                                                                                                                                <w:top w:val="none" w:sz="0" w:space="0" w:color="auto"/>
                                                                                                                                                                                <w:left w:val="none" w:sz="0" w:space="0" w:color="auto"/>
                                                                                                                                                                                <w:bottom w:val="none" w:sz="0" w:space="0" w:color="auto"/>
                                                                                                                                                                                <w:right w:val="none" w:sz="0" w:space="0" w:color="auto"/>
                                                                                                                                                                              </w:divBdr>
                                                                                                                                                                              <w:divsChild>
                                                                                                                                                                                <w:div w:id="11107289">
                                                                                                                                                                                  <w:marLeft w:val="0"/>
                                                                                                                                                                                  <w:marRight w:val="0"/>
                                                                                                                                                                                  <w:marTop w:val="0"/>
                                                                                                                                                                                  <w:marBottom w:val="0"/>
                                                                                                                                                                                  <w:divBdr>
                                                                                                                                                                                    <w:top w:val="none" w:sz="0" w:space="0" w:color="auto"/>
                                                                                                                                                                                    <w:left w:val="none" w:sz="0" w:space="0" w:color="auto"/>
                                                                                                                                                                                    <w:bottom w:val="none" w:sz="0" w:space="0" w:color="auto"/>
                                                                                                                                                                                    <w:right w:val="none" w:sz="0" w:space="0" w:color="auto"/>
                                                                                                                                                                                  </w:divBdr>
                                                                                                                                                                                  <w:divsChild>
                                                                                                                                                                                    <w:div w:id="706494410">
                                                                                                                                                                                      <w:marLeft w:val="0"/>
                                                                                                                                                                                      <w:marRight w:val="0"/>
                                                                                                                                                                                      <w:marTop w:val="0"/>
                                                                                                                                                                                      <w:marBottom w:val="0"/>
                                                                                                                                                                                      <w:divBdr>
                                                                                                                                                                                        <w:top w:val="none" w:sz="0" w:space="0" w:color="auto"/>
                                                                                                                                                                                        <w:left w:val="none" w:sz="0" w:space="0" w:color="auto"/>
                                                                                                                                                                                        <w:bottom w:val="none" w:sz="0" w:space="0" w:color="auto"/>
                                                                                                                                                                                        <w:right w:val="none" w:sz="0" w:space="0" w:color="auto"/>
                                                                                                                                                                                      </w:divBdr>
                                                                                                                                                                                      <w:divsChild>
                                                                                                                                                                                        <w:div w:id="1337460803">
                                                                                                                                                                                          <w:marLeft w:val="0"/>
                                                                                                                                                                                          <w:marRight w:val="0"/>
                                                                                                                                                                                          <w:marTop w:val="0"/>
                                                                                                                                                                                          <w:marBottom w:val="0"/>
                                                                                                                                                                                          <w:divBdr>
                                                                                                                                                                                            <w:top w:val="none" w:sz="0" w:space="0" w:color="auto"/>
                                                                                                                                                                                            <w:left w:val="none" w:sz="0" w:space="0" w:color="auto"/>
                                                                                                                                                                                            <w:bottom w:val="none" w:sz="0" w:space="0" w:color="auto"/>
                                                                                                                                                                                            <w:right w:val="none" w:sz="0" w:space="0" w:color="auto"/>
                                                                                                                                                                                          </w:divBdr>
                                                                                                                                                                                          <w:divsChild>
                                                                                                                                                                                            <w:div w:id="1376349961">
                                                                                                                                                                                              <w:marLeft w:val="0"/>
                                                                                                                                                                                              <w:marRight w:val="0"/>
                                                                                                                                                                                              <w:marTop w:val="0"/>
                                                                                                                                                                                              <w:marBottom w:val="0"/>
                                                                                                                                                                                              <w:divBdr>
                                                                                                                                                                                                <w:top w:val="none" w:sz="0" w:space="0" w:color="auto"/>
                                                                                                                                                                                                <w:left w:val="none" w:sz="0" w:space="0" w:color="auto"/>
                                                                                                                                                                                                <w:bottom w:val="none" w:sz="0" w:space="0" w:color="auto"/>
                                                                                                                                                                                                <w:right w:val="none" w:sz="0" w:space="0" w:color="auto"/>
                                                                                                                                                                                              </w:divBdr>
                                                                                                                                                                                              <w:divsChild>
                                                                                                                                                                                                <w:div w:id="2034724363">
                                                                                                                                                                                                  <w:marLeft w:val="0"/>
                                                                                                                                                                                                  <w:marRight w:val="0"/>
                                                                                                                                                                                                  <w:marTop w:val="0"/>
                                                                                                                                                                                                  <w:marBottom w:val="0"/>
                                                                                                                                                                                                  <w:divBdr>
                                                                                                                                                                                                    <w:top w:val="none" w:sz="0" w:space="0" w:color="auto"/>
                                                                                                                                                                                                    <w:left w:val="none" w:sz="0" w:space="0" w:color="auto"/>
                                                                                                                                                                                                    <w:bottom w:val="none" w:sz="0" w:space="0" w:color="auto"/>
                                                                                                                                                                                                    <w:right w:val="none" w:sz="0" w:space="0" w:color="auto"/>
                                                                                                                                                                                                  </w:divBdr>
                                                                                                                                                                                                  <w:divsChild>
                                                                                                                                                                                                    <w:div w:id="60805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B4D3A2-9A72-0946-8AFE-C74BB5827073}">
  <ds:schemaRefs>
    <ds:schemaRef ds:uri="http://schemas.openxmlformats.org/officeDocument/2006/bibliography"/>
  </ds:schemaRefs>
</ds:datastoreItem>
</file>

<file path=customXml/itemProps2.xml><?xml version="1.0" encoding="utf-8"?>
<ds:datastoreItem xmlns:ds="http://schemas.openxmlformats.org/officeDocument/2006/customXml" ds:itemID="{AD5414C6-99AA-7542-8194-890DE1EE9158}">
  <ds:schemaRefs>
    <ds:schemaRef ds:uri="http://schemas.openxmlformats.org/officeDocument/2006/bibliography"/>
  </ds:schemaRefs>
</ds:datastoreItem>
</file>

<file path=customXml/itemProps3.xml><?xml version="1.0" encoding="utf-8"?>
<ds:datastoreItem xmlns:ds="http://schemas.openxmlformats.org/officeDocument/2006/customXml" ds:itemID="{E507FF6A-19A9-494F-8C02-6D2A220A1579}">
  <ds:schemaRefs>
    <ds:schemaRef ds:uri="http://schemas.openxmlformats.org/officeDocument/2006/bibliography"/>
  </ds:schemaRefs>
</ds:datastoreItem>
</file>

<file path=customXml/itemProps4.xml><?xml version="1.0" encoding="utf-8"?>
<ds:datastoreItem xmlns:ds="http://schemas.openxmlformats.org/officeDocument/2006/customXml" ds:itemID="{7517C2F2-E771-2545-B4AC-E42C83C63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24</Pages>
  <Words>26010</Words>
  <Characters>148257</Characters>
  <Application>Microsoft Macintosh Word</Application>
  <DocSecurity>0</DocSecurity>
  <Lines>1235</Lines>
  <Paragraphs>347</Paragraphs>
  <ScaleCrop>false</ScaleCrop>
  <Company>UTHSC</Company>
  <LinksUpToDate>false</LinksUpToDate>
  <CharactersWithSpaces>1739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53</cp:revision>
  <cp:lastPrinted>2014-03-31T14:48:00Z</cp:lastPrinted>
  <dcterms:created xsi:type="dcterms:W3CDTF">2014-04-11T16:05:00Z</dcterms:created>
  <dcterms:modified xsi:type="dcterms:W3CDTF">2014-06-17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